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5D6983" w14:textId="03AF4762" w:rsidR="00E06E4C" w:rsidRDefault="00E06E4C" w:rsidP="00E06E4C">
      <w:pPr>
        <w:pStyle w:val="Heading1"/>
      </w:pPr>
      <w:bookmarkStart w:id="0" w:name="_Toc128425458"/>
      <w:bookmarkStart w:id="1" w:name="_Toc128425864"/>
      <w:bookmarkStart w:id="2" w:name="_Toc146701394"/>
      <w:r w:rsidRPr="00E06E4C">
        <w:t>DAFTAR PUSTAKA</w:t>
      </w:r>
      <w:bookmarkEnd w:id="0"/>
      <w:bookmarkEnd w:id="1"/>
      <w:bookmarkEnd w:id="2"/>
    </w:p>
    <w:p w14:paraId="564666DC" w14:textId="77777777" w:rsidR="00494C05" w:rsidRDefault="00494C05" w:rsidP="00E06E4C">
      <w:pPr>
        <w:pStyle w:val="NoSpacing"/>
        <w:rPr>
          <w:b/>
          <w:bCs/>
          <w:lang w:val="en-US"/>
        </w:rPr>
      </w:pPr>
    </w:p>
    <w:p w14:paraId="67D4AA31" w14:textId="16F87FAA" w:rsidR="00E06E4C" w:rsidRPr="00494C05" w:rsidRDefault="00494C05" w:rsidP="00E06E4C">
      <w:pPr>
        <w:pStyle w:val="NoSpacing"/>
        <w:rPr>
          <w:b/>
          <w:bCs/>
          <w:lang w:val="en-US"/>
        </w:rPr>
      </w:pPr>
      <w:proofErr w:type="spellStart"/>
      <w:r w:rsidRPr="00494C05">
        <w:rPr>
          <w:b/>
          <w:bCs/>
          <w:lang w:val="en-US"/>
        </w:rPr>
        <w:t>Sumber</w:t>
      </w:r>
      <w:proofErr w:type="spellEnd"/>
      <w:r w:rsidRPr="00494C05">
        <w:rPr>
          <w:b/>
          <w:bCs/>
          <w:lang w:val="en-US"/>
        </w:rPr>
        <w:t xml:space="preserve"> </w:t>
      </w:r>
      <w:proofErr w:type="spellStart"/>
      <w:r w:rsidRPr="00494C05">
        <w:rPr>
          <w:b/>
          <w:bCs/>
          <w:lang w:val="en-US"/>
        </w:rPr>
        <w:t>Buku</w:t>
      </w:r>
      <w:proofErr w:type="spellEnd"/>
      <w:r w:rsidRPr="00494C05">
        <w:rPr>
          <w:b/>
          <w:bCs/>
          <w:lang w:val="en-US"/>
        </w:rPr>
        <w:t>:</w:t>
      </w:r>
    </w:p>
    <w:p w14:paraId="7159B518" w14:textId="19854279" w:rsidR="00494C05" w:rsidRDefault="00494C05" w:rsidP="00E06E4C">
      <w:pPr>
        <w:pStyle w:val="NoSpacing"/>
        <w:rPr>
          <w:lang w:val="en-US"/>
        </w:rPr>
      </w:pPr>
    </w:p>
    <w:p w14:paraId="26DA3032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Arifin, A. (1984). </w:t>
      </w:r>
      <w:r w:rsidRPr="00494C05">
        <w:rPr>
          <w:i/>
          <w:iCs/>
          <w:noProof/>
          <w:szCs w:val="24"/>
        </w:rPr>
        <w:t>Strategi Komunikasi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Armico.</w:t>
      </w:r>
    </w:p>
    <w:p w14:paraId="1B77C216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Arikunto, S. (2006). </w:t>
      </w:r>
      <w:r w:rsidRPr="00494C05">
        <w:rPr>
          <w:i/>
          <w:iCs/>
          <w:noProof/>
          <w:szCs w:val="24"/>
        </w:rPr>
        <w:t>Metode Penelitian Kualitatif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Bumi Aksara.</w:t>
      </w:r>
    </w:p>
    <w:p w14:paraId="5C5D8A40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Atmoko Dwi, B. (2012). </w:t>
      </w:r>
      <w:r w:rsidRPr="00494C05">
        <w:rPr>
          <w:i/>
          <w:iCs/>
          <w:noProof/>
          <w:szCs w:val="24"/>
        </w:rPr>
        <w:t>Instagram Handbook Tips Fotografi Ponsel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Jakarta: </w:t>
      </w:r>
      <w:r w:rsidRPr="00494C05">
        <w:rPr>
          <w:noProof/>
          <w:szCs w:val="24"/>
        </w:rPr>
        <w:t>Media Kita.</w:t>
      </w:r>
    </w:p>
    <w:p w14:paraId="0B8DA54D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Creswell, J. (2013). </w:t>
      </w:r>
      <w:r w:rsidRPr="00494C05">
        <w:rPr>
          <w:i/>
          <w:iCs/>
          <w:noProof/>
          <w:szCs w:val="24"/>
        </w:rPr>
        <w:t>Research Design (Pendekatan Kualitatif, Kuantitatif dan Mixed)</w:t>
      </w:r>
      <w:r w:rsidRPr="00494C05">
        <w:rPr>
          <w:noProof/>
          <w:szCs w:val="24"/>
        </w:rPr>
        <w:t xml:space="preserve"> (Edisi Revi). </w:t>
      </w:r>
      <w:r w:rsidRPr="00494C05">
        <w:rPr>
          <w:noProof/>
          <w:szCs w:val="24"/>
          <w:lang w:val="en-US"/>
        </w:rPr>
        <w:t xml:space="preserve">Yogyakarta: </w:t>
      </w:r>
      <w:r w:rsidRPr="00494C05">
        <w:rPr>
          <w:noProof/>
          <w:szCs w:val="24"/>
        </w:rPr>
        <w:t>Pustaka Pelajar.</w:t>
      </w:r>
    </w:p>
    <w:p w14:paraId="540B2B9A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Darmadi, H. (2013). </w:t>
      </w:r>
      <w:r w:rsidRPr="00494C05">
        <w:rPr>
          <w:i/>
          <w:iCs/>
          <w:noProof/>
          <w:szCs w:val="24"/>
        </w:rPr>
        <w:t>Metode Penelitian Pendidikan dan Sosial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>Bandung:</w:t>
      </w:r>
      <w:r w:rsidRPr="00494C05">
        <w:rPr>
          <w:noProof/>
          <w:szCs w:val="24"/>
        </w:rPr>
        <w:t>Alfabeta.</w:t>
      </w:r>
    </w:p>
    <w:p w14:paraId="4B94885D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Effendy Onong Uchajana. (2003). </w:t>
      </w:r>
      <w:r w:rsidRPr="00494C05">
        <w:rPr>
          <w:i/>
          <w:iCs/>
          <w:noProof/>
          <w:szCs w:val="24"/>
        </w:rPr>
        <w:t>Ilmu Komunikasi: Teori dan Praktek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PT Remaja Rosdakarya.</w:t>
      </w:r>
    </w:p>
    <w:p w14:paraId="1C403453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Gunarsa, S. D, &amp; Gunarsa, Y. S. D. (2001). </w:t>
      </w:r>
      <w:r w:rsidRPr="00494C05">
        <w:rPr>
          <w:i/>
          <w:iCs/>
          <w:noProof/>
          <w:szCs w:val="24"/>
        </w:rPr>
        <w:t>Psikologi Perkembangan Anak dan Remaja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Jakarta: </w:t>
      </w:r>
      <w:r w:rsidRPr="00494C05">
        <w:rPr>
          <w:noProof/>
          <w:szCs w:val="24"/>
        </w:rPr>
        <w:t>BPK Gunung Mulia.</w:t>
      </w:r>
    </w:p>
    <w:p w14:paraId="66241424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Iskandar. (2008). </w:t>
      </w:r>
      <w:r w:rsidRPr="00494C05">
        <w:rPr>
          <w:i/>
          <w:iCs/>
          <w:noProof/>
          <w:szCs w:val="24"/>
        </w:rPr>
        <w:t>Metodologi Penelitian Pendidikan dan Sosial (Kuantitatif dan Kualitatif)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Jakarta: </w:t>
      </w:r>
      <w:r w:rsidRPr="00494C05">
        <w:rPr>
          <w:noProof/>
          <w:szCs w:val="24"/>
        </w:rPr>
        <w:t>Gaung Persada Pers.</w:t>
      </w:r>
    </w:p>
    <w:p w14:paraId="11258791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Littlejohn, S. W. &amp; K. A. F. (2009). </w:t>
      </w:r>
      <w:r w:rsidRPr="00494C05">
        <w:rPr>
          <w:i/>
          <w:iCs/>
          <w:noProof/>
          <w:szCs w:val="24"/>
        </w:rPr>
        <w:t>Teori Komunikasi</w:t>
      </w:r>
      <w:r w:rsidRPr="00494C05">
        <w:rPr>
          <w:noProof/>
          <w:szCs w:val="24"/>
        </w:rPr>
        <w:t xml:space="preserve"> (Edisi 9). </w:t>
      </w:r>
      <w:r w:rsidRPr="00494C05">
        <w:rPr>
          <w:noProof/>
          <w:szCs w:val="24"/>
          <w:lang w:val="en-US"/>
        </w:rPr>
        <w:t xml:space="preserve">Jakarta: </w:t>
      </w:r>
      <w:r w:rsidRPr="00494C05">
        <w:rPr>
          <w:noProof/>
          <w:szCs w:val="24"/>
        </w:rPr>
        <w:t>Salemba Humanika.</w:t>
      </w:r>
    </w:p>
    <w:p w14:paraId="67CE7B06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Marshall. (2005). </w:t>
      </w:r>
      <w:r w:rsidRPr="00494C05">
        <w:rPr>
          <w:i/>
          <w:iCs/>
          <w:noProof/>
          <w:szCs w:val="24"/>
        </w:rPr>
        <w:t>Metode Penelitian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Alfabeta.</w:t>
      </w:r>
    </w:p>
    <w:p w14:paraId="77527B9B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Moleong, L. J. (2017). </w:t>
      </w:r>
      <w:r w:rsidRPr="00494C05">
        <w:rPr>
          <w:i/>
          <w:iCs/>
          <w:noProof/>
          <w:szCs w:val="24"/>
        </w:rPr>
        <w:t>Metode Penelitian Kualitatif</w:t>
      </w:r>
      <w:r w:rsidRPr="00494C05">
        <w:rPr>
          <w:noProof/>
          <w:szCs w:val="24"/>
        </w:rPr>
        <w:t xml:space="preserve"> (Cetakan ke)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PT Remaja Rosdakarya Offset.</w:t>
      </w:r>
    </w:p>
    <w:p w14:paraId="325CCEC3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Mulyana Deddy. (2007). </w:t>
      </w:r>
      <w:r w:rsidRPr="00494C05">
        <w:rPr>
          <w:i/>
          <w:iCs/>
          <w:noProof/>
          <w:szCs w:val="24"/>
        </w:rPr>
        <w:t>Ilmu Komunikasi Suatu Pengantar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Remaja Rosdakarya.</w:t>
      </w:r>
    </w:p>
    <w:p w14:paraId="2D74E695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Mulyana Deddy. (2008). </w:t>
      </w:r>
      <w:r w:rsidRPr="00494C05">
        <w:rPr>
          <w:i/>
          <w:iCs/>
          <w:noProof/>
          <w:szCs w:val="24"/>
        </w:rPr>
        <w:t>Ilmu Komunikasi: Suatu Pengantar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Remaja Rosdakarya.</w:t>
      </w:r>
    </w:p>
    <w:p w14:paraId="78BEB080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Nasrullah, R. (2015). </w:t>
      </w:r>
      <w:r w:rsidRPr="00494C05">
        <w:rPr>
          <w:i/>
          <w:iCs/>
          <w:noProof/>
          <w:szCs w:val="24"/>
        </w:rPr>
        <w:t>Media Sosial</w:t>
      </w:r>
      <w:r w:rsidRPr="00494C05">
        <w:rPr>
          <w:noProof/>
          <w:szCs w:val="24"/>
          <w:lang w:val="en-US"/>
        </w:rPr>
        <w:t xml:space="preserve">. Bandung: </w:t>
      </w:r>
      <w:r w:rsidRPr="00494C05">
        <w:rPr>
          <w:noProof/>
          <w:szCs w:val="24"/>
        </w:rPr>
        <w:t>Simbiosa Rekatama Media</w:t>
      </w:r>
    </w:p>
    <w:p w14:paraId="46861E8D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lastRenderedPageBreak/>
        <w:t xml:space="preserve">Ritzer, G. &amp; B. S. (2011). </w:t>
      </w:r>
      <w:r w:rsidRPr="00494C05">
        <w:rPr>
          <w:i/>
          <w:iCs/>
          <w:noProof/>
          <w:szCs w:val="24"/>
        </w:rPr>
        <w:t>Handbook Teori Sosial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Jakarta: </w:t>
      </w:r>
      <w:r w:rsidRPr="00494C05">
        <w:rPr>
          <w:noProof/>
          <w:szCs w:val="24"/>
        </w:rPr>
        <w:t>Penerbit Nusa Media.</w:t>
      </w:r>
    </w:p>
    <w:p w14:paraId="224EF166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Robbins, Stephen P. &amp; A. Judge, T. (2011). </w:t>
      </w:r>
      <w:r w:rsidRPr="00494C05">
        <w:rPr>
          <w:i/>
          <w:iCs/>
          <w:noProof/>
          <w:szCs w:val="24"/>
        </w:rPr>
        <w:t>Organizational behavior</w:t>
      </w:r>
      <w:r w:rsidRPr="00494C05">
        <w:rPr>
          <w:noProof/>
          <w:szCs w:val="24"/>
        </w:rPr>
        <w:t xml:space="preserve"> (Fourteenth). </w:t>
      </w:r>
      <w:r w:rsidRPr="00494C05">
        <w:rPr>
          <w:noProof/>
          <w:szCs w:val="24"/>
          <w:lang w:val="en-US"/>
        </w:rPr>
        <w:t xml:space="preserve">New Jersey: </w:t>
      </w:r>
      <w:r w:rsidRPr="00494C05">
        <w:rPr>
          <w:noProof/>
          <w:szCs w:val="24"/>
        </w:rPr>
        <w:t>Pearson Education, Inc.</w:t>
      </w:r>
    </w:p>
    <w:p w14:paraId="498F984B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Rusman., Kurniawan, D., Riyana, C. (2012). </w:t>
      </w:r>
      <w:r w:rsidRPr="00494C05">
        <w:rPr>
          <w:i/>
          <w:iCs/>
          <w:noProof/>
          <w:szCs w:val="24"/>
        </w:rPr>
        <w:t>Pembelajaran Berbasis Teknologi Informasi dan Komunikasi; Mengembangkan Profesionalisme Guru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Jakarta: </w:t>
      </w:r>
      <w:r w:rsidRPr="00494C05">
        <w:rPr>
          <w:noProof/>
          <w:szCs w:val="24"/>
        </w:rPr>
        <w:t>Raja Grafindo Persada.</w:t>
      </w:r>
    </w:p>
    <w:p w14:paraId="24D23E9A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Siswoyo. (2007). </w:t>
      </w:r>
      <w:r w:rsidRPr="00494C05">
        <w:rPr>
          <w:i/>
          <w:iCs/>
          <w:noProof/>
          <w:szCs w:val="24"/>
        </w:rPr>
        <w:t>Ilmu Pendidikan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Yogyakarta: </w:t>
      </w:r>
      <w:r w:rsidRPr="00494C05">
        <w:rPr>
          <w:noProof/>
          <w:szCs w:val="24"/>
        </w:rPr>
        <w:t>UNY Press.</w:t>
      </w:r>
    </w:p>
    <w:p w14:paraId="30B86D1E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Sugiyono. (2013). </w:t>
      </w:r>
      <w:r w:rsidRPr="00494C05">
        <w:rPr>
          <w:i/>
          <w:iCs/>
          <w:noProof/>
          <w:szCs w:val="24"/>
        </w:rPr>
        <w:t>Metode Penelitian Kuantitatif, Kualitatif dan R&amp;D.</w:t>
      </w:r>
      <w:r w:rsidRPr="00494C05">
        <w:rPr>
          <w:noProof/>
          <w:szCs w:val="24"/>
        </w:rPr>
        <w:t xml:space="preserve">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Alfabeta CV.</w:t>
      </w:r>
    </w:p>
    <w:p w14:paraId="2E3EE334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Sugiyono. (2017). </w:t>
      </w:r>
      <w:r w:rsidRPr="00494C05">
        <w:rPr>
          <w:i/>
          <w:iCs/>
          <w:noProof/>
          <w:szCs w:val="24"/>
        </w:rPr>
        <w:t>Metode Penelitian Kuantitatif, Kualitatif, dan R&amp;D</w:t>
      </w:r>
      <w:r w:rsidRPr="00494C05">
        <w:rPr>
          <w:noProof/>
          <w:szCs w:val="24"/>
        </w:rPr>
        <w:t xml:space="preserve">. </w:t>
      </w:r>
      <w:r w:rsidRPr="00494C05">
        <w:rPr>
          <w:noProof/>
          <w:szCs w:val="24"/>
          <w:lang w:val="en-US"/>
        </w:rPr>
        <w:t xml:space="preserve">Bandung: </w:t>
      </w:r>
      <w:r w:rsidRPr="00494C05">
        <w:rPr>
          <w:noProof/>
          <w:szCs w:val="24"/>
        </w:rPr>
        <w:t>Alfabeta CV.</w:t>
      </w:r>
    </w:p>
    <w:p w14:paraId="31EDAB23" w14:textId="3DC7BC23" w:rsidR="00502526" w:rsidRPr="00494C05" w:rsidRDefault="00494C05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szCs w:val="24"/>
        </w:rPr>
        <w:fldChar w:fldCharType="begin" w:fldLock="1"/>
      </w:r>
      <w:r w:rsidRPr="00494C05">
        <w:rPr>
          <w:szCs w:val="24"/>
        </w:rPr>
        <w:instrText xml:space="preserve">ADDIN Mendeley Bibliography CSL_BIBLIOGRAPHY </w:instrText>
      </w:r>
      <w:r w:rsidRPr="00494C05">
        <w:rPr>
          <w:szCs w:val="24"/>
        </w:rPr>
        <w:fldChar w:fldCharType="separate"/>
      </w:r>
    </w:p>
    <w:p w14:paraId="6859F3B9" w14:textId="3989F20F" w:rsidR="00494C05" w:rsidRPr="00494C05" w:rsidRDefault="00494C05" w:rsidP="00494C05">
      <w:pPr>
        <w:adjustRightInd w:val="0"/>
        <w:spacing w:after="160" w:line="360" w:lineRule="auto"/>
        <w:ind w:left="480" w:hanging="480"/>
        <w:rPr>
          <w:noProof/>
          <w:szCs w:val="24"/>
        </w:rPr>
      </w:pPr>
    </w:p>
    <w:p w14:paraId="05678866" w14:textId="0D6C56B5" w:rsidR="00494C05" w:rsidRDefault="00494C05" w:rsidP="00494C05">
      <w:pPr>
        <w:spacing w:line="360" w:lineRule="auto"/>
        <w:rPr>
          <w:szCs w:val="24"/>
        </w:rPr>
      </w:pPr>
      <w:r w:rsidRPr="00494C05">
        <w:rPr>
          <w:szCs w:val="24"/>
        </w:rPr>
        <w:fldChar w:fldCharType="end"/>
      </w:r>
    </w:p>
    <w:p w14:paraId="1047041F" w14:textId="3C1716B5" w:rsidR="002F05A5" w:rsidRDefault="002F05A5" w:rsidP="00494C05">
      <w:pPr>
        <w:spacing w:line="360" w:lineRule="auto"/>
        <w:rPr>
          <w:szCs w:val="24"/>
        </w:rPr>
      </w:pPr>
    </w:p>
    <w:p w14:paraId="5CCEE6E2" w14:textId="0535D4F5" w:rsidR="002F05A5" w:rsidRDefault="002F05A5" w:rsidP="00494C05">
      <w:pPr>
        <w:spacing w:line="360" w:lineRule="auto"/>
      </w:pPr>
    </w:p>
    <w:p w14:paraId="7D377F69" w14:textId="551FD920" w:rsidR="00502526" w:rsidRDefault="00502526" w:rsidP="00494C05">
      <w:pPr>
        <w:spacing w:line="360" w:lineRule="auto"/>
      </w:pPr>
    </w:p>
    <w:p w14:paraId="41D995BD" w14:textId="535249D4" w:rsidR="00502526" w:rsidRDefault="00502526" w:rsidP="00494C05">
      <w:pPr>
        <w:spacing w:line="360" w:lineRule="auto"/>
      </w:pPr>
    </w:p>
    <w:p w14:paraId="16E71F83" w14:textId="3BB0A1BB" w:rsidR="00502526" w:rsidRDefault="00502526" w:rsidP="00494C05">
      <w:pPr>
        <w:spacing w:line="360" w:lineRule="auto"/>
      </w:pPr>
    </w:p>
    <w:p w14:paraId="0239652B" w14:textId="6EEADB1D" w:rsidR="00502526" w:rsidRDefault="00502526" w:rsidP="00494C05">
      <w:pPr>
        <w:spacing w:line="360" w:lineRule="auto"/>
      </w:pPr>
    </w:p>
    <w:p w14:paraId="42E4E617" w14:textId="625BE92E" w:rsidR="00502526" w:rsidRDefault="00502526" w:rsidP="00494C05">
      <w:pPr>
        <w:spacing w:line="360" w:lineRule="auto"/>
      </w:pPr>
    </w:p>
    <w:p w14:paraId="7B0D67F8" w14:textId="4C5A8244" w:rsidR="00502526" w:rsidRDefault="00502526" w:rsidP="00494C05">
      <w:pPr>
        <w:spacing w:line="360" w:lineRule="auto"/>
      </w:pPr>
    </w:p>
    <w:p w14:paraId="47443734" w14:textId="1F06B131" w:rsidR="00502526" w:rsidRDefault="00502526" w:rsidP="00494C05">
      <w:pPr>
        <w:spacing w:line="360" w:lineRule="auto"/>
      </w:pPr>
    </w:p>
    <w:p w14:paraId="5EC85C79" w14:textId="47906639" w:rsidR="00502526" w:rsidRDefault="00502526" w:rsidP="00494C05">
      <w:pPr>
        <w:spacing w:line="360" w:lineRule="auto"/>
      </w:pPr>
    </w:p>
    <w:p w14:paraId="09AE7180" w14:textId="0444F859" w:rsidR="00502526" w:rsidRDefault="00502526" w:rsidP="00494C05">
      <w:pPr>
        <w:spacing w:line="360" w:lineRule="auto"/>
      </w:pPr>
    </w:p>
    <w:p w14:paraId="64F80E53" w14:textId="1B4A7580" w:rsidR="00502526" w:rsidRDefault="00502526" w:rsidP="00494C05">
      <w:pPr>
        <w:spacing w:line="360" w:lineRule="auto"/>
      </w:pPr>
    </w:p>
    <w:p w14:paraId="128A5FD5" w14:textId="618B27EC" w:rsidR="00502526" w:rsidRDefault="00502526" w:rsidP="00494C05">
      <w:pPr>
        <w:spacing w:line="360" w:lineRule="auto"/>
      </w:pPr>
    </w:p>
    <w:p w14:paraId="26FE5D4E" w14:textId="77777777" w:rsidR="00502526" w:rsidRDefault="00502526" w:rsidP="00494C05">
      <w:pPr>
        <w:spacing w:line="360" w:lineRule="auto"/>
      </w:pPr>
    </w:p>
    <w:p w14:paraId="2853CD09" w14:textId="68E33D58" w:rsidR="00494C05" w:rsidRPr="00494C05" w:rsidRDefault="00494C05" w:rsidP="00E06E4C">
      <w:pPr>
        <w:pStyle w:val="NoSpacing"/>
        <w:rPr>
          <w:b/>
          <w:bCs/>
          <w:lang w:val="en-US"/>
        </w:rPr>
      </w:pPr>
      <w:proofErr w:type="spellStart"/>
      <w:r w:rsidRPr="00494C05">
        <w:rPr>
          <w:b/>
          <w:bCs/>
          <w:lang w:val="en-US"/>
        </w:rPr>
        <w:lastRenderedPageBreak/>
        <w:t>Sumber</w:t>
      </w:r>
      <w:proofErr w:type="spellEnd"/>
      <w:r w:rsidRPr="00494C05">
        <w:rPr>
          <w:b/>
          <w:bCs/>
          <w:lang w:val="en-US"/>
        </w:rPr>
        <w:t xml:space="preserve"> </w:t>
      </w:r>
      <w:proofErr w:type="spellStart"/>
      <w:r w:rsidRPr="00494C05">
        <w:rPr>
          <w:b/>
          <w:bCs/>
          <w:lang w:val="en-US"/>
        </w:rPr>
        <w:t>Jurnal</w:t>
      </w:r>
      <w:proofErr w:type="spellEnd"/>
      <w:r w:rsidRPr="00494C05">
        <w:rPr>
          <w:b/>
          <w:bCs/>
          <w:lang w:val="en-US"/>
        </w:rPr>
        <w:t>:</w:t>
      </w:r>
    </w:p>
    <w:p w14:paraId="70B53D38" w14:textId="66C9CEDC" w:rsidR="00494C05" w:rsidRDefault="00494C05" w:rsidP="00E06E4C">
      <w:pPr>
        <w:pStyle w:val="NoSpacing"/>
        <w:rPr>
          <w:lang w:val="en-US"/>
        </w:rPr>
      </w:pPr>
    </w:p>
    <w:p w14:paraId="2E3D9468" w14:textId="77777777" w:rsidR="00502526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szCs w:val="24"/>
        </w:rPr>
        <w:fldChar w:fldCharType="begin" w:fldLock="1"/>
      </w:r>
      <w:r w:rsidRPr="00494C05">
        <w:rPr>
          <w:szCs w:val="24"/>
        </w:rPr>
        <w:instrText xml:space="preserve">ADDIN Mendeley Bibliography CSL_BIBLIOGRAPHY </w:instrText>
      </w:r>
      <w:r w:rsidRPr="00494C05">
        <w:rPr>
          <w:szCs w:val="24"/>
        </w:rPr>
        <w:fldChar w:fldCharType="separate"/>
      </w:r>
      <w:r w:rsidRPr="00494C05">
        <w:rPr>
          <w:noProof/>
          <w:szCs w:val="24"/>
        </w:rPr>
        <w:t xml:space="preserve">Alvita, &amp; Anindhita, W. (2018). Dramaturgi Dibalik Kehidupan Social Climber. </w:t>
      </w:r>
      <w:r w:rsidRPr="00494C05">
        <w:rPr>
          <w:i/>
          <w:iCs/>
          <w:noProof/>
          <w:szCs w:val="24"/>
        </w:rPr>
        <w:t>Jurnal Komunikasi Dan Bisnis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6</w:t>
      </w:r>
      <w:r w:rsidRPr="00494C05">
        <w:rPr>
          <w:noProof/>
          <w:szCs w:val="24"/>
        </w:rPr>
        <w:t>(1), 1–10.</w:t>
      </w:r>
    </w:p>
    <w:p w14:paraId="0B731FFE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B769F0">
        <w:rPr>
          <w:noProof/>
          <w:szCs w:val="24"/>
        </w:rPr>
        <w:t xml:space="preserve">Amelia Rugun Sirait. (2022). Subjektivitas Imperfek: Perempuan dalam “Second Account” di Instagram*. </w:t>
      </w:r>
      <w:r w:rsidRPr="00B769F0">
        <w:rPr>
          <w:i/>
          <w:iCs/>
          <w:noProof/>
          <w:szCs w:val="24"/>
        </w:rPr>
        <w:t>Lembaran Antropologi</w:t>
      </w:r>
      <w:r w:rsidRPr="00B769F0">
        <w:rPr>
          <w:noProof/>
          <w:szCs w:val="24"/>
        </w:rPr>
        <w:t xml:space="preserve">, </w:t>
      </w:r>
      <w:r w:rsidRPr="00B769F0">
        <w:rPr>
          <w:i/>
          <w:iCs/>
          <w:noProof/>
          <w:szCs w:val="24"/>
        </w:rPr>
        <w:t>1</w:t>
      </w:r>
      <w:r w:rsidRPr="00B769F0">
        <w:rPr>
          <w:noProof/>
          <w:szCs w:val="24"/>
        </w:rPr>
        <w:t>(1), 1–19.</w:t>
      </w:r>
    </w:p>
    <w:p w14:paraId="5A9F0E51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Arifuddin dan Irwansyah. (2019). Dari foto dan video ke Toko: Perkembangan Instagram dalam Perspektif Konstruksi Sosial. </w:t>
      </w:r>
      <w:r w:rsidRPr="00494C05">
        <w:rPr>
          <w:i/>
          <w:iCs/>
          <w:noProof/>
          <w:szCs w:val="24"/>
        </w:rPr>
        <w:t>Jurnal Komunikasi Dan Kajian Media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3</w:t>
      </w:r>
      <w:r w:rsidRPr="00494C05">
        <w:rPr>
          <w:noProof/>
          <w:szCs w:val="24"/>
        </w:rPr>
        <w:t>(1), 38.</w:t>
      </w:r>
    </w:p>
    <w:p w14:paraId="22F5185D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Arofah, T. (2020). IMPRESSION MANANGEMENT BEAUTY INFLU-ENCER DI MEDIA SOSIAL INS-TAGRAM. </w:t>
      </w:r>
      <w:r w:rsidRPr="00494C05">
        <w:rPr>
          <w:i/>
          <w:iCs/>
          <w:noProof/>
          <w:szCs w:val="24"/>
        </w:rPr>
        <w:t>Commercium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02</w:t>
      </w:r>
      <w:r w:rsidRPr="00494C05">
        <w:rPr>
          <w:noProof/>
          <w:szCs w:val="24"/>
        </w:rPr>
        <w:t>(02), 103 – 107.</w:t>
      </w:r>
    </w:p>
    <w:p w14:paraId="2FB46095" w14:textId="77777777" w:rsidR="00502526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Dewar, S.S, I, E. . . dan N. S. (2019). Finsta: Creating “Fake” Spaces for Subjektivitas Imperfek 19 Authentic Performance. </w:t>
      </w:r>
      <w:r w:rsidRPr="00494C05">
        <w:rPr>
          <w:i/>
          <w:iCs/>
          <w:noProof/>
          <w:szCs w:val="24"/>
        </w:rPr>
        <w:t>Conference: Extended Abstracts of the 2019 CHI Conference.</w:t>
      </w:r>
      <w:r w:rsidRPr="00494C05">
        <w:rPr>
          <w:noProof/>
          <w:szCs w:val="24"/>
        </w:rPr>
        <w:t xml:space="preserve"> https://doi.org/10.1145/3290607.3313033.</w:t>
      </w:r>
    </w:p>
    <w:p w14:paraId="35EA01D5" w14:textId="77777777" w:rsidR="00502526" w:rsidRDefault="00502526" w:rsidP="00502526">
      <w:pPr>
        <w:adjustRightInd w:val="0"/>
        <w:spacing w:after="160" w:line="360" w:lineRule="auto"/>
        <w:ind w:left="480" w:hanging="480"/>
        <w:rPr>
          <w:i/>
          <w:iCs/>
          <w:noProof/>
          <w:szCs w:val="28"/>
        </w:rPr>
      </w:pPr>
      <w:r w:rsidRPr="00583F40">
        <w:rPr>
          <w:noProof/>
          <w:szCs w:val="28"/>
        </w:rPr>
        <w:t xml:space="preserve">Dewi, R., Janitra, P. A., Ilmu, F., &amp; Universitas, K. (n.d.). </w:t>
      </w:r>
      <w:r w:rsidRPr="00583F40">
        <w:rPr>
          <w:i/>
          <w:iCs/>
          <w:noProof/>
          <w:szCs w:val="28"/>
        </w:rPr>
        <w:t>DRAMATURGI DALAM MEDIA SOSIAL :</w:t>
      </w:r>
    </w:p>
    <w:p w14:paraId="6D5509B7" w14:textId="77777777" w:rsidR="00502526" w:rsidRPr="00583F40" w:rsidRDefault="00502526" w:rsidP="00502526">
      <w:pPr>
        <w:adjustRightInd w:val="0"/>
        <w:spacing w:after="160" w:line="360" w:lineRule="auto"/>
        <w:ind w:left="480" w:hanging="480"/>
        <w:rPr>
          <w:noProof/>
          <w:szCs w:val="28"/>
        </w:rPr>
      </w:pPr>
      <w:r w:rsidRPr="00B769F0">
        <w:rPr>
          <w:noProof/>
          <w:szCs w:val="28"/>
        </w:rPr>
        <w:t xml:space="preserve">Ismail, O. A., &amp; Haryati, R. S. (n.d.). </w:t>
      </w:r>
      <w:r w:rsidRPr="00B769F0">
        <w:rPr>
          <w:i/>
          <w:iCs/>
          <w:noProof/>
          <w:szCs w:val="28"/>
        </w:rPr>
        <w:t>Perilaku Komunikasi Penggemar K-Pop di Kota Bandung ( Studi Dramaturgi Mengenai Perilaku Komunikasi Army di Kota Bandung Sebagai Penggemar Boygroup BTS )</w:t>
      </w:r>
      <w:r w:rsidRPr="00B769F0">
        <w:rPr>
          <w:noProof/>
          <w:szCs w:val="28"/>
        </w:rPr>
        <w:t>.</w:t>
      </w:r>
    </w:p>
    <w:p w14:paraId="72629A4D" w14:textId="77777777" w:rsidR="00502526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Kang, J. dan Wei, L. (2018). Let Me Be at My Funniest: ‘Instagram Users’ Motivations for Using Finsta (a.k.a., Dake Instagram). </w:t>
      </w:r>
      <w:r w:rsidRPr="00494C05">
        <w:rPr>
          <w:i/>
          <w:iCs/>
          <w:noProof/>
          <w:szCs w:val="24"/>
        </w:rPr>
        <w:t>The Social Science Journal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57</w:t>
      </w:r>
      <w:r w:rsidRPr="00494C05">
        <w:rPr>
          <w:noProof/>
          <w:szCs w:val="24"/>
        </w:rPr>
        <w:t>(1), 58–71. https://doi.org/10.1016/j.soscij.2018.12.005.</w:t>
      </w:r>
    </w:p>
    <w:p w14:paraId="4BC680AC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B769F0">
        <w:rPr>
          <w:noProof/>
          <w:szCs w:val="24"/>
        </w:rPr>
        <w:t xml:space="preserve">Meilinda Tiara Ardiesty, Weni A. Arindawati, L. N. (2022). MOTIF DAN MAKNA SECOND ACCOUNT INSTAGRAM BAGI MAHASISWA DI KOTA KARAWANG1. </w:t>
      </w:r>
      <w:r w:rsidRPr="00B769F0">
        <w:rPr>
          <w:i/>
          <w:iCs/>
          <w:noProof/>
          <w:szCs w:val="24"/>
        </w:rPr>
        <w:t>Jurnal Ilmu Pengetahuan Sosial</w:t>
      </w:r>
      <w:r w:rsidRPr="00B769F0">
        <w:rPr>
          <w:noProof/>
          <w:szCs w:val="24"/>
        </w:rPr>
        <w:t xml:space="preserve">, </w:t>
      </w:r>
      <w:r w:rsidRPr="00B769F0">
        <w:rPr>
          <w:i/>
          <w:iCs/>
          <w:noProof/>
          <w:szCs w:val="24"/>
        </w:rPr>
        <w:t>9</w:t>
      </w:r>
      <w:r w:rsidRPr="00B769F0">
        <w:rPr>
          <w:noProof/>
          <w:szCs w:val="24"/>
        </w:rPr>
        <w:t>(8), 3118–3126.</w:t>
      </w:r>
    </w:p>
    <w:p w14:paraId="19431456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Pamungkas, I. R., &amp; Lailiyah, N. (2019). Presentasi Diri Pemilik Dua Akun Instagram Di Akun Utama Dan Akun Alter. </w:t>
      </w:r>
      <w:r w:rsidRPr="00494C05">
        <w:rPr>
          <w:i/>
          <w:iCs/>
          <w:noProof/>
          <w:szCs w:val="24"/>
        </w:rPr>
        <w:t>Interaksi Online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7(4)</w:t>
      </w:r>
      <w:r w:rsidRPr="00494C05">
        <w:rPr>
          <w:noProof/>
          <w:szCs w:val="24"/>
        </w:rPr>
        <w:t xml:space="preserve">, 371–376. </w:t>
      </w:r>
      <w:r w:rsidRPr="00494C05">
        <w:rPr>
          <w:noProof/>
          <w:szCs w:val="24"/>
        </w:rPr>
        <w:lastRenderedPageBreak/>
        <w:t>https://ejournal3.undip.ac.id/index.php/interaksi-online/article/view/24960</w:t>
      </w:r>
    </w:p>
    <w:p w14:paraId="3D6FF684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Prihantoro, E., Damintana, K. P. I., &amp; Ohorella, N. R. (2020). Self Disclosure Generasi Milenial melalui Second Account Instagram. </w:t>
      </w:r>
      <w:r w:rsidRPr="00494C05">
        <w:rPr>
          <w:i/>
          <w:iCs/>
          <w:noProof/>
          <w:szCs w:val="24"/>
        </w:rPr>
        <w:t>Jurnal Ilmu Komunikasi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18</w:t>
      </w:r>
      <w:r w:rsidRPr="00494C05">
        <w:rPr>
          <w:noProof/>
          <w:szCs w:val="24"/>
        </w:rPr>
        <w:t>(3), 312. https://doi.org/https://doi.org/10.31315/jik.v18i3.3919</w:t>
      </w:r>
    </w:p>
    <w:p w14:paraId="0B51068A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Prihatiningsih, W. (2017). Motif penggunaan media sosial Instagram di Kalangan Remaja. </w:t>
      </w:r>
      <w:r w:rsidRPr="00494C05">
        <w:rPr>
          <w:i/>
          <w:iCs/>
          <w:noProof/>
          <w:szCs w:val="24"/>
        </w:rPr>
        <w:t>Communication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8</w:t>
      </w:r>
      <w:r w:rsidRPr="00494C05">
        <w:rPr>
          <w:noProof/>
          <w:szCs w:val="24"/>
        </w:rPr>
        <w:t>(1), 51. https://doi.org/doi:10.36080/comm.v8i1.651</w:t>
      </w:r>
    </w:p>
    <w:p w14:paraId="3E7494C7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Rahma Hidayati, Festy,  and I. (2021). Privasi ‘Pertemanan’ Remaja Di Media Sosial. </w:t>
      </w:r>
      <w:r w:rsidRPr="00494C05">
        <w:rPr>
          <w:i/>
          <w:iCs/>
          <w:noProof/>
          <w:szCs w:val="24"/>
        </w:rPr>
        <w:t>Jurnal Teknologi Dan Sistem Informasi Bisnis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3</w:t>
      </w:r>
      <w:r w:rsidRPr="00494C05">
        <w:rPr>
          <w:noProof/>
          <w:szCs w:val="24"/>
        </w:rPr>
        <w:t>(1), 78–91. https://doi.org/10.47233/jteksis.v3i1.186</w:t>
      </w:r>
    </w:p>
    <w:p w14:paraId="197C7C6C" w14:textId="77777777" w:rsidR="00502526" w:rsidRPr="00494C05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4"/>
        </w:rPr>
        <w:t xml:space="preserve">Ross, S. (2019). Being Real on Fake Instagram: Likes, Images, and Media Ideologies of Value. </w:t>
      </w:r>
      <w:r w:rsidRPr="00494C05">
        <w:rPr>
          <w:i/>
          <w:iCs/>
          <w:noProof/>
          <w:szCs w:val="24"/>
        </w:rPr>
        <w:t>Journal of Linguistic Anthropology</w:t>
      </w:r>
      <w:r w:rsidRPr="00494C05">
        <w:rPr>
          <w:noProof/>
          <w:szCs w:val="24"/>
        </w:rPr>
        <w:t xml:space="preserve">, </w:t>
      </w:r>
      <w:r w:rsidRPr="00494C05">
        <w:rPr>
          <w:i/>
          <w:iCs/>
          <w:noProof/>
          <w:szCs w:val="24"/>
        </w:rPr>
        <w:t>29</w:t>
      </w:r>
      <w:r w:rsidRPr="00494C05">
        <w:rPr>
          <w:noProof/>
          <w:szCs w:val="24"/>
        </w:rPr>
        <w:t>(3), 359–374.</w:t>
      </w:r>
    </w:p>
    <w:p w14:paraId="57BE04D0" w14:textId="77777777" w:rsidR="00502526" w:rsidRPr="00B769F0" w:rsidRDefault="00502526" w:rsidP="00502526">
      <w:pPr>
        <w:adjustRightInd w:val="0"/>
        <w:spacing w:after="160" w:line="360" w:lineRule="auto"/>
        <w:ind w:left="480" w:hanging="480"/>
        <w:rPr>
          <w:noProof/>
          <w:szCs w:val="28"/>
        </w:rPr>
      </w:pPr>
      <w:r w:rsidRPr="00494C05">
        <w:rPr>
          <w:szCs w:val="24"/>
        </w:rPr>
        <w:fldChar w:fldCharType="end"/>
      </w:r>
      <w:r w:rsidRPr="00B769F0">
        <w:rPr>
          <w:noProof/>
          <w:szCs w:val="28"/>
        </w:rPr>
        <w:t xml:space="preserve">Sakti, B. C., Yulianto, M., Komunikasi, J. I., &amp; Index, G. (2013). </w:t>
      </w:r>
      <w:r w:rsidRPr="00B769F0">
        <w:rPr>
          <w:i/>
          <w:iCs/>
          <w:noProof/>
          <w:szCs w:val="28"/>
        </w:rPr>
        <w:t>PENGGUNAAN MEDIA SOSIAL INSTAGRAM DALAM PEMBENTUKAN</w:t>
      </w:r>
      <w:r w:rsidRPr="00B769F0">
        <w:rPr>
          <w:noProof/>
          <w:szCs w:val="28"/>
        </w:rPr>
        <w:t>. 1–12.</w:t>
      </w:r>
    </w:p>
    <w:p w14:paraId="2FCB87A4" w14:textId="77777777" w:rsidR="00502526" w:rsidRPr="00B769F0" w:rsidRDefault="00502526" w:rsidP="00502526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B769F0">
        <w:rPr>
          <w:noProof/>
          <w:szCs w:val="28"/>
        </w:rPr>
        <w:t xml:space="preserve">Shinta, A., &amp; Putri, K. Y. . (2022). Penggunaan Multiple Account Media Social Instagram sebagai Dramaturgi Pada Perempuan Milenial. </w:t>
      </w:r>
      <w:r w:rsidRPr="00B769F0">
        <w:rPr>
          <w:i/>
          <w:iCs/>
          <w:noProof/>
          <w:szCs w:val="28"/>
        </w:rPr>
        <w:t>Communicology: Jurnal Ilmu Komunikasi</w:t>
      </w:r>
      <w:r w:rsidRPr="00B769F0">
        <w:rPr>
          <w:noProof/>
          <w:szCs w:val="28"/>
        </w:rPr>
        <w:t xml:space="preserve">, </w:t>
      </w:r>
      <w:r w:rsidRPr="00B769F0">
        <w:rPr>
          <w:i/>
          <w:iCs/>
          <w:noProof/>
          <w:szCs w:val="28"/>
        </w:rPr>
        <w:t>10</w:t>
      </w:r>
      <w:r w:rsidRPr="00B769F0">
        <w:rPr>
          <w:noProof/>
          <w:szCs w:val="28"/>
        </w:rPr>
        <w:t>(2), 188–205.</w:t>
      </w:r>
    </w:p>
    <w:p w14:paraId="2E1F5D85" w14:textId="77777777" w:rsidR="00502526" w:rsidRPr="00B769F0" w:rsidRDefault="00502526" w:rsidP="00502526">
      <w:pPr>
        <w:adjustRightInd w:val="0"/>
        <w:spacing w:after="160" w:line="360" w:lineRule="auto"/>
        <w:ind w:left="480" w:hanging="480"/>
        <w:rPr>
          <w:noProof/>
        </w:rPr>
      </w:pPr>
      <w:r w:rsidRPr="00B769F0">
        <w:rPr>
          <w:noProof/>
          <w:szCs w:val="24"/>
        </w:rPr>
        <w:t xml:space="preserve">Tiara, G. (2021). DRAMATURGI PENGELOLAAN KESAN KONTEN KREATOR DI MEDIA SOSIAL INSTAGRAM. </w:t>
      </w:r>
      <w:r w:rsidRPr="00B769F0">
        <w:rPr>
          <w:i/>
          <w:iCs/>
          <w:noProof/>
          <w:szCs w:val="24"/>
        </w:rPr>
        <w:t>Jurnal AKRAB JUARA</w:t>
      </w:r>
      <w:r w:rsidRPr="00B769F0">
        <w:rPr>
          <w:noProof/>
          <w:szCs w:val="24"/>
        </w:rPr>
        <w:t xml:space="preserve">, </w:t>
      </w:r>
      <w:r w:rsidRPr="00B769F0">
        <w:rPr>
          <w:i/>
          <w:iCs/>
          <w:noProof/>
          <w:szCs w:val="24"/>
        </w:rPr>
        <w:t>6</w:t>
      </w:r>
      <w:r w:rsidRPr="00B769F0">
        <w:rPr>
          <w:noProof/>
          <w:szCs w:val="24"/>
        </w:rPr>
        <w:t>(3), 14–24.</w:t>
      </w:r>
    </w:p>
    <w:p w14:paraId="6711BAF1" w14:textId="77777777" w:rsidR="00502526" w:rsidRDefault="00502526" w:rsidP="00E06E4C">
      <w:pPr>
        <w:pStyle w:val="NoSpacing"/>
        <w:rPr>
          <w:lang w:val="en-US"/>
        </w:rPr>
      </w:pPr>
    </w:p>
    <w:p w14:paraId="6E48C347" w14:textId="770AB4E5" w:rsidR="00494C05" w:rsidRDefault="00494C05" w:rsidP="00494C05">
      <w:pPr>
        <w:spacing w:line="360" w:lineRule="auto"/>
        <w:rPr>
          <w:szCs w:val="24"/>
        </w:rPr>
      </w:pPr>
    </w:p>
    <w:p w14:paraId="70CAA595" w14:textId="293F30A7" w:rsidR="00502526" w:rsidRDefault="00502526" w:rsidP="00494C05">
      <w:pPr>
        <w:spacing w:line="360" w:lineRule="auto"/>
        <w:rPr>
          <w:szCs w:val="24"/>
        </w:rPr>
      </w:pPr>
    </w:p>
    <w:p w14:paraId="783A4351" w14:textId="6E3573A8" w:rsidR="00502526" w:rsidRDefault="00502526" w:rsidP="00494C05">
      <w:pPr>
        <w:spacing w:line="360" w:lineRule="auto"/>
        <w:rPr>
          <w:szCs w:val="24"/>
        </w:rPr>
      </w:pPr>
    </w:p>
    <w:p w14:paraId="13A2F057" w14:textId="6CEAFA44" w:rsidR="00502526" w:rsidRDefault="00502526" w:rsidP="00494C05">
      <w:pPr>
        <w:spacing w:line="360" w:lineRule="auto"/>
        <w:rPr>
          <w:szCs w:val="24"/>
        </w:rPr>
      </w:pPr>
    </w:p>
    <w:p w14:paraId="0D8FF98B" w14:textId="67650044" w:rsidR="00502526" w:rsidRDefault="00502526" w:rsidP="00494C05">
      <w:pPr>
        <w:spacing w:line="360" w:lineRule="auto"/>
        <w:rPr>
          <w:szCs w:val="24"/>
        </w:rPr>
      </w:pPr>
    </w:p>
    <w:p w14:paraId="28C82871" w14:textId="77777777" w:rsidR="00502526" w:rsidRDefault="00502526" w:rsidP="00494C05">
      <w:pPr>
        <w:spacing w:line="360" w:lineRule="auto"/>
        <w:rPr>
          <w:szCs w:val="24"/>
        </w:rPr>
      </w:pPr>
    </w:p>
    <w:p w14:paraId="1C1AC2F7" w14:textId="72DDA0ED" w:rsidR="00494C05" w:rsidRPr="00494C05" w:rsidRDefault="00494C05" w:rsidP="00494C05">
      <w:pPr>
        <w:spacing w:line="360" w:lineRule="auto"/>
        <w:rPr>
          <w:b/>
          <w:bCs/>
          <w:szCs w:val="24"/>
          <w:lang w:val="en-US"/>
        </w:rPr>
      </w:pPr>
      <w:proofErr w:type="spellStart"/>
      <w:r w:rsidRPr="00494C05">
        <w:rPr>
          <w:b/>
          <w:bCs/>
          <w:szCs w:val="24"/>
          <w:lang w:val="en-US"/>
        </w:rPr>
        <w:lastRenderedPageBreak/>
        <w:t>Sumber</w:t>
      </w:r>
      <w:proofErr w:type="spellEnd"/>
      <w:r w:rsidRPr="00494C05">
        <w:rPr>
          <w:b/>
          <w:bCs/>
          <w:szCs w:val="24"/>
          <w:lang w:val="en-US"/>
        </w:rPr>
        <w:t xml:space="preserve"> </w:t>
      </w:r>
      <w:proofErr w:type="spellStart"/>
      <w:r w:rsidRPr="00494C05">
        <w:rPr>
          <w:b/>
          <w:bCs/>
          <w:szCs w:val="24"/>
          <w:lang w:val="en-US"/>
        </w:rPr>
        <w:t>Skripsi</w:t>
      </w:r>
      <w:proofErr w:type="spellEnd"/>
      <w:r w:rsidRPr="00494C05">
        <w:rPr>
          <w:b/>
          <w:bCs/>
          <w:szCs w:val="24"/>
          <w:lang w:val="en-US"/>
        </w:rPr>
        <w:t xml:space="preserve">: </w:t>
      </w:r>
    </w:p>
    <w:p w14:paraId="3B738EF2" w14:textId="1C3C618D" w:rsidR="00494C05" w:rsidRPr="009C76FB" w:rsidRDefault="00494C05" w:rsidP="009C76FB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494C05">
        <w:rPr>
          <w:noProof/>
          <w:szCs w:val="28"/>
        </w:rPr>
        <w:t xml:space="preserve">Hartaji, D. A. (2012). </w:t>
      </w:r>
      <w:r w:rsidRPr="00494C05">
        <w:rPr>
          <w:i/>
          <w:iCs/>
          <w:noProof/>
          <w:szCs w:val="28"/>
        </w:rPr>
        <w:t>Motivasi Berprestasi Pada Mahasiswa yang Berkuliah Dengan Jurusan Pilihan Orangtua</w:t>
      </w:r>
      <w:r w:rsidRPr="00494C05">
        <w:rPr>
          <w:noProof/>
          <w:szCs w:val="28"/>
        </w:rPr>
        <w:t>. Universitas Gunadarma.</w:t>
      </w:r>
    </w:p>
    <w:p w14:paraId="7F217D62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5B72837B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31C1E757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5B7CAE8B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2C58E853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40D5D461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733C5D0B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0727AB29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3B39743C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245D094E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09CC12CD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34E736BE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20D2AAD3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315246E3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1D944977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283A64FF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5BB610A6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719D8BA4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408D8719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4D2C73EA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4BF99C34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5810661C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53290BC5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1021B6E6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526E74D4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6C2286FC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60CCC491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1E2BAF53" w14:textId="77777777" w:rsidR="00502526" w:rsidRDefault="00502526" w:rsidP="00494C05">
      <w:pPr>
        <w:spacing w:line="360" w:lineRule="auto"/>
        <w:rPr>
          <w:b/>
          <w:bCs/>
          <w:lang w:val="en-US"/>
        </w:rPr>
      </w:pPr>
    </w:p>
    <w:p w14:paraId="3730DD55" w14:textId="6B5E5D3C" w:rsidR="00494C05" w:rsidRPr="00CB6413" w:rsidRDefault="00494C05" w:rsidP="00494C05">
      <w:pPr>
        <w:spacing w:line="360" w:lineRule="auto"/>
        <w:rPr>
          <w:b/>
          <w:bCs/>
          <w:lang w:val="en-US"/>
        </w:rPr>
      </w:pPr>
      <w:proofErr w:type="spellStart"/>
      <w:r w:rsidRPr="00CB6413">
        <w:rPr>
          <w:b/>
          <w:bCs/>
          <w:lang w:val="en-US"/>
        </w:rPr>
        <w:lastRenderedPageBreak/>
        <w:t>Sumber</w:t>
      </w:r>
      <w:proofErr w:type="spellEnd"/>
      <w:r w:rsidRPr="00CB6413">
        <w:rPr>
          <w:b/>
          <w:bCs/>
          <w:lang w:val="en-US"/>
        </w:rPr>
        <w:t xml:space="preserve"> Internet:</w:t>
      </w:r>
    </w:p>
    <w:p w14:paraId="646CF857" w14:textId="5AB30EF2" w:rsidR="00CB6413" w:rsidRPr="00CB6413" w:rsidRDefault="00CB6413" w:rsidP="00CB6413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CB6413">
        <w:rPr>
          <w:szCs w:val="24"/>
        </w:rPr>
        <w:fldChar w:fldCharType="begin" w:fldLock="1"/>
      </w:r>
      <w:r w:rsidRPr="00CB6413">
        <w:rPr>
          <w:szCs w:val="24"/>
        </w:rPr>
        <w:instrText xml:space="preserve">ADDIN Mendeley Bibliography CSL_BIBLIOGRAPHY </w:instrText>
      </w:r>
      <w:r w:rsidRPr="00CB6413">
        <w:rPr>
          <w:szCs w:val="24"/>
        </w:rPr>
        <w:fldChar w:fldCharType="separate"/>
      </w:r>
      <w:r w:rsidRPr="00CB6413">
        <w:rPr>
          <w:noProof/>
          <w:szCs w:val="24"/>
        </w:rPr>
        <w:t xml:space="preserve">Annur, C. M. (2022). </w:t>
      </w:r>
      <w:r w:rsidRPr="00CB6413">
        <w:rPr>
          <w:i/>
          <w:iCs/>
          <w:noProof/>
          <w:szCs w:val="24"/>
        </w:rPr>
        <w:t>Media Sosial dengan Jumlah Pengguna Aktif Terbanyak Global(Oktober2022)</w:t>
      </w:r>
      <w:r w:rsidRPr="00CB6413">
        <w:rPr>
          <w:noProof/>
          <w:szCs w:val="24"/>
        </w:rPr>
        <w:t>.https://databoks.katadata.co.id/datapublish/2022/11/23/ini-media-sosial-dengan-pengguna-terbanyak-pada-oktober-2022</w:t>
      </w:r>
    </w:p>
    <w:p w14:paraId="43801A51" w14:textId="77777777" w:rsidR="00CB6413" w:rsidRPr="00CB6413" w:rsidRDefault="00CB6413" w:rsidP="00CB6413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CB6413">
        <w:rPr>
          <w:noProof/>
          <w:szCs w:val="24"/>
        </w:rPr>
        <w:t xml:space="preserve">Karnadi, A. (2022). </w:t>
      </w:r>
      <w:r w:rsidRPr="00CB6413">
        <w:rPr>
          <w:i/>
          <w:iCs/>
          <w:noProof/>
          <w:szCs w:val="24"/>
        </w:rPr>
        <w:t>Sederet Alasan Orang Indonesia Menggunakan Media Sosial</w:t>
      </w:r>
      <w:r w:rsidRPr="00CB6413">
        <w:rPr>
          <w:noProof/>
          <w:szCs w:val="24"/>
        </w:rPr>
        <w:t>. Dataindosia.Id. https://dataindonesia.id/digital/detail/sederet-alasan-orang-indonesia-menggunakan-media-sosial</w:t>
      </w:r>
    </w:p>
    <w:p w14:paraId="1F548E56" w14:textId="08DFFB21" w:rsidR="00CB6413" w:rsidRPr="00CB6413" w:rsidRDefault="00CB6413" w:rsidP="00CB6413">
      <w:pPr>
        <w:adjustRightInd w:val="0"/>
        <w:spacing w:after="160" w:line="360" w:lineRule="auto"/>
        <w:ind w:left="480" w:hanging="480"/>
        <w:rPr>
          <w:noProof/>
          <w:szCs w:val="24"/>
        </w:rPr>
      </w:pPr>
      <w:r w:rsidRPr="00CB6413">
        <w:rPr>
          <w:noProof/>
          <w:szCs w:val="24"/>
        </w:rPr>
        <w:t xml:space="preserve">Rizaty, M. A. (2022). </w:t>
      </w:r>
      <w:r w:rsidRPr="00CB6413">
        <w:rPr>
          <w:i/>
          <w:iCs/>
          <w:noProof/>
          <w:szCs w:val="24"/>
        </w:rPr>
        <w:t>Indonesia Miliki 97,38 Juta Pengguna Instagram pada Oktober2022</w:t>
      </w:r>
      <w:r w:rsidRPr="00CB6413">
        <w:rPr>
          <w:noProof/>
          <w:szCs w:val="24"/>
        </w:rPr>
        <w:t>.Dataindosia.Id. https://dataindonesia.id/digital/detail/indonesia-miliki-9738-juta-pengguna-instagram-pada-oktober-2022</w:t>
      </w:r>
    </w:p>
    <w:p w14:paraId="09E5485F" w14:textId="77777777" w:rsidR="00CB6413" w:rsidRDefault="00CB6413" w:rsidP="00CB6413">
      <w:pPr>
        <w:spacing w:line="360" w:lineRule="auto"/>
      </w:pPr>
      <w:r w:rsidRPr="00CB6413">
        <w:rPr>
          <w:szCs w:val="24"/>
        </w:rPr>
        <w:fldChar w:fldCharType="end"/>
      </w:r>
    </w:p>
    <w:p w14:paraId="659AE341" w14:textId="150F4314" w:rsidR="00494C05" w:rsidRDefault="00494C05" w:rsidP="00494C05">
      <w:pPr>
        <w:spacing w:line="360" w:lineRule="auto"/>
        <w:rPr>
          <w:lang w:val="en-US"/>
        </w:rPr>
      </w:pPr>
    </w:p>
    <w:p w14:paraId="058D198E" w14:textId="172BEF9A" w:rsidR="004B2E3F" w:rsidRDefault="004B2E3F" w:rsidP="00494C05">
      <w:pPr>
        <w:spacing w:line="360" w:lineRule="auto"/>
        <w:rPr>
          <w:lang w:val="en-US"/>
        </w:rPr>
      </w:pPr>
    </w:p>
    <w:p w14:paraId="7157006A" w14:textId="4D5254D8" w:rsidR="004B2E3F" w:rsidRDefault="004B2E3F" w:rsidP="00494C05">
      <w:pPr>
        <w:spacing w:line="360" w:lineRule="auto"/>
        <w:rPr>
          <w:lang w:val="en-US"/>
        </w:rPr>
      </w:pPr>
    </w:p>
    <w:p w14:paraId="6A8DB0B1" w14:textId="77777777" w:rsidR="00686C13" w:rsidRDefault="00686C13" w:rsidP="00494C05">
      <w:pPr>
        <w:spacing w:line="360" w:lineRule="auto"/>
        <w:rPr>
          <w:lang w:val="en-US"/>
        </w:rPr>
      </w:pPr>
    </w:p>
    <w:p w14:paraId="1FED1131" w14:textId="53770EC6" w:rsidR="004B2E3F" w:rsidRDefault="004B2E3F" w:rsidP="00494C05">
      <w:pPr>
        <w:spacing w:line="360" w:lineRule="auto"/>
        <w:rPr>
          <w:lang w:val="en-US"/>
        </w:rPr>
      </w:pPr>
    </w:p>
    <w:p w14:paraId="197EB6BF" w14:textId="2D3577AF" w:rsidR="009C76FB" w:rsidRDefault="009C76FB" w:rsidP="00494C05">
      <w:pPr>
        <w:spacing w:line="360" w:lineRule="auto"/>
        <w:rPr>
          <w:lang w:val="en-US"/>
        </w:rPr>
      </w:pPr>
    </w:p>
    <w:p w14:paraId="773D342F" w14:textId="26AAECB5" w:rsidR="009C76FB" w:rsidRDefault="009C76FB" w:rsidP="00494C05">
      <w:pPr>
        <w:spacing w:line="360" w:lineRule="auto"/>
        <w:rPr>
          <w:lang w:val="en-US"/>
        </w:rPr>
      </w:pPr>
    </w:p>
    <w:p w14:paraId="06479D16" w14:textId="4E9F587A" w:rsidR="009C76FB" w:rsidRDefault="009C76FB" w:rsidP="00494C05">
      <w:pPr>
        <w:spacing w:line="360" w:lineRule="auto"/>
        <w:rPr>
          <w:lang w:val="en-US"/>
        </w:rPr>
      </w:pPr>
    </w:p>
    <w:p w14:paraId="52120D32" w14:textId="56309352" w:rsidR="009C76FB" w:rsidRDefault="009C76FB" w:rsidP="00494C05">
      <w:pPr>
        <w:spacing w:line="360" w:lineRule="auto"/>
        <w:rPr>
          <w:lang w:val="en-US"/>
        </w:rPr>
      </w:pPr>
    </w:p>
    <w:p w14:paraId="20909E69" w14:textId="1AB36E47" w:rsidR="009C76FB" w:rsidRDefault="009C76FB" w:rsidP="00494C05">
      <w:pPr>
        <w:spacing w:line="360" w:lineRule="auto"/>
        <w:rPr>
          <w:lang w:val="en-US"/>
        </w:rPr>
      </w:pPr>
    </w:p>
    <w:p w14:paraId="709A5C8D" w14:textId="22434F21" w:rsidR="009C76FB" w:rsidRDefault="009C76FB" w:rsidP="00494C05">
      <w:pPr>
        <w:spacing w:line="360" w:lineRule="auto"/>
        <w:rPr>
          <w:lang w:val="en-US"/>
        </w:rPr>
      </w:pPr>
    </w:p>
    <w:p w14:paraId="0B3F79F6" w14:textId="4BDBF890" w:rsidR="009C76FB" w:rsidRDefault="009C76FB" w:rsidP="00494C05">
      <w:pPr>
        <w:spacing w:line="360" w:lineRule="auto"/>
        <w:rPr>
          <w:lang w:val="en-US"/>
        </w:rPr>
      </w:pPr>
    </w:p>
    <w:p w14:paraId="50DB76CA" w14:textId="043E8678" w:rsidR="009C76FB" w:rsidRDefault="009C76FB" w:rsidP="00494C05">
      <w:pPr>
        <w:spacing w:line="360" w:lineRule="auto"/>
        <w:rPr>
          <w:lang w:val="en-US"/>
        </w:rPr>
      </w:pPr>
    </w:p>
    <w:p w14:paraId="6DB94EFB" w14:textId="6D52F6A5" w:rsidR="009C76FB" w:rsidRDefault="009C76FB" w:rsidP="00494C05">
      <w:pPr>
        <w:spacing w:line="360" w:lineRule="auto"/>
        <w:rPr>
          <w:lang w:val="en-US"/>
        </w:rPr>
      </w:pPr>
    </w:p>
    <w:p w14:paraId="22CD12AD" w14:textId="77777777" w:rsidR="009C76FB" w:rsidRDefault="009C76FB" w:rsidP="00494C05">
      <w:pPr>
        <w:spacing w:line="360" w:lineRule="auto"/>
        <w:rPr>
          <w:lang w:val="en-US"/>
        </w:rPr>
      </w:pPr>
    </w:p>
    <w:p w14:paraId="34504E78" w14:textId="2AE958A0" w:rsidR="004B2E3F" w:rsidRPr="00C332B3" w:rsidRDefault="004B2E3F" w:rsidP="00C332B3">
      <w:pPr>
        <w:widowControl/>
        <w:autoSpaceDE/>
        <w:autoSpaceDN/>
        <w:spacing w:after="160" w:line="259" w:lineRule="auto"/>
        <w:jc w:val="left"/>
        <w:rPr>
          <w:b/>
          <w:lang w:val="en-US"/>
        </w:rPr>
      </w:pPr>
    </w:p>
    <w:sectPr w:rsidR="004B2E3F" w:rsidRPr="00C332B3" w:rsidSect="00571B65">
      <w:headerReference w:type="default" r:id="rId8"/>
      <w:footerReference w:type="default" r:id="rId9"/>
      <w:headerReference w:type="first" r:id="rId10"/>
      <w:pgSz w:w="11906" w:h="16838" w:code="9"/>
      <w:pgMar w:top="2268" w:right="1701" w:bottom="1701" w:left="2268" w:header="714" w:footer="0" w:gutter="0"/>
      <w:pgNumType w:start="102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ABED70" w14:textId="77777777" w:rsidR="00791854" w:rsidRDefault="00791854" w:rsidP="003B69C2">
      <w:r>
        <w:separator/>
      </w:r>
    </w:p>
  </w:endnote>
  <w:endnote w:type="continuationSeparator" w:id="0">
    <w:p w14:paraId="5374F16E" w14:textId="77777777" w:rsidR="00791854" w:rsidRDefault="00791854" w:rsidP="003B69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B2ED50" w14:textId="77488A2F" w:rsidR="00D04847" w:rsidRDefault="00D04847">
    <w:pPr>
      <w:pStyle w:val="Footer"/>
      <w:jc w:val="center"/>
    </w:pPr>
  </w:p>
  <w:p w14:paraId="0046C45F" w14:textId="77777777" w:rsidR="00D04847" w:rsidRDefault="00D0484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3B98D1" w14:textId="77777777" w:rsidR="00791854" w:rsidRDefault="00791854" w:rsidP="003B69C2">
      <w:r>
        <w:separator/>
      </w:r>
    </w:p>
  </w:footnote>
  <w:footnote w:type="continuationSeparator" w:id="0">
    <w:p w14:paraId="711D09A5" w14:textId="77777777" w:rsidR="00791854" w:rsidRDefault="00791854" w:rsidP="003B69C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8423110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4FAC6AC" w14:textId="20889E91" w:rsidR="00D04847" w:rsidRDefault="00D0484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F5DDE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63A4978A" w14:textId="77777777" w:rsidR="00D04847" w:rsidRDefault="00D0484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972015643"/>
      <w:docPartObj>
        <w:docPartGallery w:val="Page Numbers (Top of Page)"/>
        <w:docPartUnique/>
      </w:docPartObj>
    </w:sdtPr>
    <w:sdtContent>
      <w:p w14:paraId="28628525" w14:textId="4C30CCF1" w:rsidR="00C332B3" w:rsidRDefault="00C332B3" w:rsidP="00C8476B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01</w:t>
        </w:r>
        <w:r>
          <w:rPr>
            <w:rStyle w:val="PageNumber"/>
          </w:rPr>
          <w:fldChar w:fldCharType="end"/>
        </w:r>
      </w:p>
    </w:sdtContent>
  </w:sdt>
  <w:p w14:paraId="13B12B91" w14:textId="77777777" w:rsidR="00C332B3" w:rsidRDefault="00C332B3" w:rsidP="00C332B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202673"/>
    <w:multiLevelType w:val="multilevel"/>
    <w:tmpl w:val="7FD80DB4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CD12BB"/>
    <w:multiLevelType w:val="hybridMultilevel"/>
    <w:tmpl w:val="F6DC20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796931"/>
    <w:multiLevelType w:val="hybridMultilevel"/>
    <w:tmpl w:val="2D6604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362B30"/>
    <w:multiLevelType w:val="hybridMultilevel"/>
    <w:tmpl w:val="7A1ABEEE"/>
    <w:lvl w:ilvl="0" w:tplc="38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4" w15:restartNumberingAfterBreak="0">
    <w:nsid w:val="05430623"/>
    <w:multiLevelType w:val="hybridMultilevel"/>
    <w:tmpl w:val="648259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71B4F20"/>
    <w:multiLevelType w:val="hybridMultilevel"/>
    <w:tmpl w:val="AD3697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A853C6D"/>
    <w:multiLevelType w:val="multilevel"/>
    <w:tmpl w:val="1194BA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0B340782"/>
    <w:multiLevelType w:val="hybridMultilevel"/>
    <w:tmpl w:val="91EA40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DB57C3B"/>
    <w:multiLevelType w:val="hybridMultilevel"/>
    <w:tmpl w:val="815AB8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0B53347"/>
    <w:multiLevelType w:val="hybridMultilevel"/>
    <w:tmpl w:val="CB18050E"/>
    <w:lvl w:ilvl="0" w:tplc="9CD2C28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0BF3126"/>
    <w:multiLevelType w:val="hybridMultilevel"/>
    <w:tmpl w:val="51E63AA2"/>
    <w:lvl w:ilvl="0" w:tplc="B18A7AF4">
      <w:start w:val="1"/>
      <w:numFmt w:val="lowerLetter"/>
      <w:lvlText w:val="%1)"/>
      <w:lvlJc w:val="left"/>
      <w:pPr>
        <w:ind w:left="862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582" w:hanging="360"/>
      </w:pPr>
    </w:lvl>
    <w:lvl w:ilvl="2" w:tplc="3809001B" w:tentative="1">
      <w:start w:val="1"/>
      <w:numFmt w:val="lowerRoman"/>
      <w:lvlText w:val="%3."/>
      <w:lvlJc w:val="right"/>
      <w:pPr>
        <w:ind w:left="2302" w:hanging="180"/>
      </w:pPr>
    </w:lvl>
    <w:lvl w:ilvl="3" w:tplc="3809000F" w:tentative="1">
      <w:start w:val="1"/>
      <w:numFmt w:val="decimal"/>
      <w:lvlText w:val="%4."/>
      <w:lvlJc w:val="left"/>
      <w:pPr>
        <w:ind w:left="3022" w:hanging="360"/>
      </w:pPr>
    </w:lvl>
    <w:lvl w:ilvl="4" w:tplc="38090019" w:tentative="1">
      <w:start w:val="1"/>
      <w:numFmt w:val="lowerLetter"/>
      <w:lvlText w:val="%5."/>
      <w:lvlJc w:val="left"/>
      <w:pPr>
        <w:ind w:left="3742" w:hanging="360"/>
      </w:pPr>
    </w:lvl>
    <w:lvl w:ilvl="5" w:tplc="3809001B" w:tentative="1">
      <w:start w:val="1"/>
      <w:numFmt w:val="lowerRoman"/>
      <w:lvlText w:val="%6."/>
      <w:lvlJc w:val="right"/>
      <w:pPr>
        <w:ind w:left="4462" w:hanging="180"/>
      </w:pPr>
    </w:lvl>
    <w:lvl w:ilvl="6" w:tplc="3809000F" w:tentative="1">
      <w:start w:val="1"/>
      <w:numFmt w:val="decimal"/>
      <w:lvlText w:val="%7."/>
      <w:lvlJc w:val="left"/>
      <w:pPr>
        <w:ind w:left="5182" w:hanging="360"/>
      </w:pPr>
    </w:lvl>
    <w:lvl w:ilvl="7" w:tplc="38090019" w:tentative="1">
      <w:start w:val="1"/>
      <w:numFmt w:val="lowerLetter"/>
      <w:lvlText w:val="%8."/>
      <w:lvlJc w:val="left"/>
      <w:pPr>
        <w:ind w:left="5902" w:hanging="360"/>
      </w:pPr>
    </w:lvl>
    <w:lvl w:ilvl="8" w:tplc="38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1" w15:restartNumberingAfterBreak="0">
    <w:nsid w:val="11EE04EA"/>
    <w:multiLevelType w:val="hybridMultilevel"/>
    <w:tmpl w:val="965CC126"/>
    <w:lvl w:ilvl="0" w:tplc="D6A41106">
      <w:start w:val="1"/>
      <w:numFmt w:val="lowerLetter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" w15:restartNumberingAfterBreak="0">
    <w:nsid w:val="17A71F15"/>
    <w:multiLevelType w:val="hybridMultilevel"/>
    <w:tmpl w:val="2E5E5A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8E3735A"/>
    <w:multiLevelType w:val="multilevel"/>
    <w:tmpl w:val="590CBBA4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14" w15:restartNumberingAfterBreak="0">
    <w:nsid w:val="1D127B5D"/>
    <w:multiLevelType w:val="hybridMultilevel"/>
    <w:tmpl w:val="E90613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1851EEB"/>
    <w:multiLevelType w:val="hybridMultilevel"/>
    <w:tmpl w:val="A1A0E784"/>
    <w:lvl w:ilvl="0" w:tplc="092E7DC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theme="minorBidi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1B54917"/>
    <w:multiLevelType w:val="hybridMultilevel"/>
    <w:tmpl w:val="513AA75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23227AD5"/>
    <w:multiLevelType w:val="hybridMultilevel"/>
    <w:tmpl w:val="12EA0A5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4CD1577"/>
    <w:multiLevelType w:val="multilevel"/>
    <w:tmpl w:val="5128C8A8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28A87403"/>
    <w:multiLevelType w:val="hybridMultilevel"/>
    <w:tmpl w:val="41B2AB8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9166CA4"/>
    <w:multiLevelType w:val="hybridMultilevel"/>
    <w:tmpl w:val="18327D7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9FA164C"/>
    <w:multiLevelType w:val="hybridMultilevel"/>
    <w:tmpl w:val="F6DC20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A832425"/>
    <w:multiLevelType w:val="hybridMultilevel"/>
    <w:tmpl w:val="2DF697D4"/>
    <w:lvl w:ilvl="0" w:tplc="185C03D4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3" w15:restartNumberingAfterBreak="0">
    <w:nsid w:val="2B78668B"/>
    <w:multiLevelType w:val="hybridMultilevel"/>
    <w:tmpl w:val="9F28382C"/>
    <w:lvl w:ilvl="0" w:tplc="DED077F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2EA36A23"/>
    <w:multiLevelType w:val="hybridMultilevel"/>
    <w:tmpl w:val="0240A2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02B17A4"/>
    <w:multiLevelType w:val="hybridMultilevel"/>
    <w:tmpl w:val="4548713C"/>
    <w:lvl w:ilvl="0" w:tplc="A3CA1014">
      <w:start w:val="1"/>
      <w:numFmt w:val="lowerLetter"/>
      <w:lvlText w:val="%1)"/>
      <w:lvlJc w:val="left"/>
      <w:pPr>
        <w:ind w:left="86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82" w:hanging="360"/>
      </w:pPr>
    </w:lvl>
    <w:lvl w:ilvl="2" w:tplc="3809001B" w:tentative="1">
      <w:start w:val="1"/>
      <w:numFmt w:val="lowerRoman"/>
      <w:lvlText w:val="%3."/>
      <w:lvlJc w:val="right"/>
      <w:pPr>
        <w:ind w:left="2302" w:hanging="180"/>
      </w:pPr>
    </w:lvl>
    <w:lvl w:ilvl="3" w:tplc="3809000F" w:tentative="1">
      <w:start w:val="1"/>
      <w:numFmt w:val="decimal"/>
      <w:lvlText w:val="%4."/>
      <w:lvlJc w:val="left"/>
      <w:pPr>
        <w:ind w:left="3022" w:hanging="360"/>
      </w:pPr>
    </w:lvl>
    <w:lvl w:ilvl="4" w:tplc="38090019" w:tentative="1">
      <w:start w:val="1"/>
      <w:numFmt w:val="lowerLetter"/>
      <w:lvlText w:val="%5."/>
      <w:lvlJc w:val="left"/>
      <w:pPr>
        <w:ind w:left="3742" w:hanging="360"/>
      </w:pPr>
    </w:lvl>
    <w:lvl w:ilvl="5" w:tplc="3809001B" w:tentative="1">
      <w:start w:val="1"/>
      <w:numFmt w:val="lowerRoman"/>
      <w:lvlText w:val="%6."/>
      <w:lvlJc w:val="right"/>
      <w:pPr>
        <w:ind w:left="4462" w:hanging="180"/>
      </w:pPr>
    </w:lvl>
    <w:lvl w:ilvl="6" w:tplc="3809000F" w:tentative="1">
      <w:start w:val="1"/>
      <w:numFmt w:val="decimal"/>
      <w:lvlText w:val="%7."/>
      <w:lvlJc w:val="left"/>
      <w:pPr>
        <w:ind w:left="5182" w:hanging="360"/>
      </w:pPr>
    </w:lvl>
    <w:lvl w:ilvl="7" w:tplc="38090019" w:tentative="1">
      <w:start w:val="1"/>
      <w:numFmt w:val="lowerLetter"/>
      <w:lvlText w:val="%8."/>
      <w:lvlJc w:val="left"/>
      <w:pPr>
        <w:ind w:left="5902" w:hanging="360"/>
      </w:pPr>
    </w:lvl>
    <w:lvl w:ilvl="8" w:tplc="38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6" w15:restartNumberingAfterBreak="0">
    <w:nsid w:val="36092EA5"/>
    <w:multiLevelType w:val="hybridMultilevel"/>
    <w:tmpl w:val="0240A2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7FF692E"/>
    <w:multiLevelType w:val="hybridMultilevel"/>
    <w:tmpl w:val="34CCD2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8815BEB"/>
    <w:multiLevelType w:val="multilevel"/>
    <w:tmpl w:val="15C8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9" w15:restartNumberingAfterBreak="0">
    <w:nsid w:val="39301723"/>
    <w:multiLevelType w:val="hybridMultilevel"/>
    <w:tmpl w:val="A6F475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D8143F9"/>
    <w:multiLevelType w:val="hybridMultilevel"/>
    <w:tmpl w:val="DE749AA4"/>
    <w:lvl w:ilvl="0" w:tplc="18E2D93A">
      <w:start w:val="1"/>
      <w:numFmt w:val="decimal"/>
      <w:lvlText w:val="%1."/>
      <w:lvlJc w:val="left"/>
      <w:pPr>
        <w:ind w:left="454" w:hanging="45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3E42CC5C">
      <w:numFmt w:val="bullet"/>
      <w:lvlText w:val="•"/>
      <w:lvlJc w:val="left"/>
      <w:pPr>
        <w:ind w:left="1251" w:hanging="454"/>
      </w:pPr>
      <w:rPr>
        <w:rFonts w:hint="default"/>
        <w:lang w:val="id" w:eastAsia="en-US" w:bidi="ar-SA"/>
      </w:rPr>
    </w:lvl>
    <w:lvl w:ilvl="2" w:tplc="80B4075A">
      <w:numFmt w:val="bullet"/>
      <w:lvlText w:val="•"/>
      <w:lvlJc w:val="left"/>
      <w:pPr>
        <w:ind w:left="2050" w:hanging="454"/>
      </w:pPr>
      <w:rPr>
        <w:rFonts w:hint="default"/>
        <w:lang w:val="id" w:eastAsia="en-US" w:bidi="ar-SA"/>
      </w:rPr>
    </w:lvl>
    <w:lvl w:ilvl="3" w:tplc="6F5C7564">
      <w:numFmt w:val="bullet"/>
      <w:lvlText w:val="•"/>
      <w:lvlJc w:val="left"/>
      <w:pPr>
        <w:ind w:left="2848" w:hanging="454"/>
      </w:pPr>
      <w:rPr>
        <w:rFonts w:hint="default"/>
        <w:lang w:val="id" w:eastAsia="en-US" w:bidi="ar-SA"/>
      </w:rPr>
    </w:lvl>
    <w:lvl w:ilvl="4" w:tplc="127ED074">
      <w:numFmt w:val="bullet"/>
      <w:lvlText w:val="•"/>
      <w:lvlJc w:val="left"/>
      <w:pPr>
        <w:ind w:left="3647" w:hanging="454"/>
      </w:pPr>
      <w:rPr>
        <w:rFonts w:hint="default"/>
        <w:lang w:val="id" w:eastAsia="en-US" w:bidi="ar-SA"/>
      </w:rPr>
    </w:lvl>
    <w:lvl w:ilvl="5" w:tplc="9D881A82">
      <w:numFmt w:val="bullet"/>
      <w:lvlText w:val="•"/>
      <w:lvlJc w:val="left"/>
      <w:pPr>
        <w:ind w:left="4446" w:hanging="454"/>
      </w:pPr>
      <w:rPr>
        <w:rFonts w:hint="default"/>
        <w:lang w:val="id" w:eastAsia="en-US" w:bidi="ar-SA"/>
      </w:rPr>
    </w:lvl>
    <w:lvl w:ilvl="6" w:tplc="2CF8A924">
      <w:numFmt w:val="bullet"/>
      <w:lvlText w:val="•"/>
      <w:lvlJc w:val="left"/>
      <w:pPr>
        <w:ind w:left="5244" w:hanging="454"/>
      </w:pPr>
      <w:rPr>
        <w:rFonts w:hint="default"/>
        <w:lang w:val="id" w:eastAsia="en-US" w:bidi="ar-SA"/>
      </w:rPr>
    </w:lvl>
    <w:lvl w:ilvl="7" w:tplc="69F0BE22">
      <w:numFmt w:val="bullet"/>
      <w:lvlText w:val="•"/>
      <w:lvlJc w:val="left"/>
      <w:pPr>
        <w:ind w:left="6043" w:hanging="454"/>
      </w:pPr>
      <w:rPr>
        <w:rFonts w:hint="default"/>
        <w:lang w:val="id" w:eastAsia="en-US" w:bidi="ar-SA"/>
      </w:rPr>
    </w:lvl>
    <w:lvl w:ilvl="8" w:tplc="C888BB30">
      <w:numFmt w:val="bullet"/>
      <w:lvlText w:val="•"/>
      <w:lvlJc w:val="left"/>
      <w:pPr>
        <w:ind w:left="6842" w:hanging="454"/>
      </w:pPr>
      <w:rPr>
        <w:rFonts w:hint="default"/>
        <w:lang w:val="id" w:eastAsia="en-US" w:bidi="ar-SA"/>
      </w:rPr>
    </w:lvl>
  </w:abstractNum>
  <w:abstractNum w:abstractNumId="31" w15:restartNumberingAfterBreak="0">
    <w:nsid w:val="432825A1"/>
    <w:multiLevelType w:val="multilevel"/>
    <w:tmpl w:val="0FAC7584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4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 w15:restartNumberingAfterBreak="0">
    <w:nsid w:val="44AA6BA5"/>
    <w:multiLevelType w:val="hybridMultilevel"/>
    <w:tmpl w:val="F4D886A8"/>
    <w:lvl w:ilvl="0" w:tplc="092E7DC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theme="minorBidi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60B643D"/>
    <w:multiLevelType w:val="multilevel"/>
    <w:tmpl w:val="C870FD8A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34" w15:restartNumberingAfterBreak="0">
    <w:nsid w:val="47BA7789"/>
    <w:multiLevelType w:val="hybridMultilevel"/>
    <w:tmpl w:val="5FFE13E4"/>
    <w:lvl w:ilvl="0" w:tplc="D2FA80C4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5" w15:restartNumberingAfterBreak="0">
    <w:nsid w:val="48646B4F"/>
    <w:multiLevelType w:val="hybridMultilevel"/>
    <w:tmpl w:val="24B801D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A931B1A"/>
    <w:multiLevelType w:val="hybridMultilevel"/>
    <w:tmpl w:val="2D6604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E6C494E"/>
    <w:multiLevelType w:val="multilevel"/>
    <w:tmpl w:val="C870FD8A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38" w15:restartNumberingAfterBreak="0">
    <w:nsid w:val="4F9138F1"/>
    <w:multiLevelType w:val="multilevel"/>
    <w:tmpl w:val="495836D0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22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50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50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2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22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8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8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942" w:hanging="1800"/>
      </w:pPr>
      <w:rPr>
        <w:rFonts w:hint="default"/>
      </w:rPr>
    </w:lvl>
  </w:abstractNum>
  <w:abstractNum w:abstractNumId="39" w15:restartNumberingAfterBreak="0">
    <w:nsid w:val="50825F0B"/>
    <w:multiLevelType w:val="hybridMultilevel"/>
    <w:tmpl w:val="84DA367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16C66D0"/>
    <w:multiLevelType w:val="hybridMultilevel"/>
    <w:tmpl w:val="D28E39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2E86576"/>
    <w:multiLevelType w:val="multilevel"/>
    <w:tmpl w:val="590CBBA4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42" w15:restartNumberingAfterBreak="0">
    <w:nsid w:val="535B06C8"/>
    <w:multiLevelType w:val="hybridMultilevel"/>
    <w:tmpl w:val="A95A6A3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3A93A8F"/>
    <w:multiLevelType w:val="hybridMultilevel"/>
    <w:tmpl w:val="20D4BEA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5463334E"/>
    <w:multiLevelType w:val="hybridMultilevel"/>
    <w:tmpl w:val="79A404A0"/>
    <w:lvl w:ilvl="0" w:tplc="109454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45" w15:restartNumberingAfterBreak="0">
    <w:nsid w:val="587F42C4"/>
    <w:multiLevelType w:val="hybridMultilevel"/>
    <w:tmpl w:val="C2D88AB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5A036008"/>
    <w:multiLevelType w:val="hybridMultilevel"/>
    <w:tmpl w:val="41A6F5B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5A664F88"/>
    <w:multiLevelType w:val="hybridMultilevel"/>
    <w:tmpl w:val="F7C288E8"/>
    <w:lvl w:ilvl="0" w:tplc="C0E4A6DA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38090019">
      <w:start w:val="1"/>
      <w:numFmt w:val="lowerLetter"/>
      <w:lvlText w:val="%2."/>
      <w:lvlJc w:val="left"/>
      <w:pPr>
        <w:ind w:left="1211" w:hanging="360"/>
      </w:pPr>
    </w:lvl>
    <w:lvl w:ilvl="2" w:tplc="3809001B">
      <w:start w:val="1"/>
      <w:numFmt w:val="lowerRoman"/>
      <w:lvlText w:val="%3."/>
      <w:lvlJc w:val="right"/>
      <w:pPr>
        <w:ind w:left="2520" w:hanging="180"/>
      </w:pPr>
    </w:lvl>
    <w:lvl w:ilvl="3" w:tplc="79F883B4">
      <w:start w:val="1"/>
      <w:numFmt w:val="decimal"/>
      <w:lvlText w:val="%4.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4" w:tplc="38090019">
      <w:start w:val="1"/>
      <w:numFmt w:val="lowerLetter"/>
      <w:lvlText w:val="%5."/>
      <w:lvlJc w:val="left"/>
      <w:pPr>
        <w:ind w:left="3960" w:hanging="360"/>
      </w:pPr>
    </w:lvl>
    <w:lvl w:ilvl="5" w:tplc="3809001B">
      <w:start w:val="1"/>
      <w:numFmt w:val="lowerRoman"/>
      <w:lvlText w:val="%6."/>
      <w:lvlJc w:val="right"/>
      <w:pPr>
        <w:ind w:left="4680" w:hanging="180"/>
      </w:pPr>
    </w:lvl>
    <w:lvl w:ilvl="6" w:tplc="94FC0300">
      <w:start w:val="1"/>
      <w:numFmt w:val="decimal"/>
      <w:lvlText w:val="%7)"/>
      <w:lvlJc w:val="left"/>
      <w:pPr>
        <w:ind w:left="1778" w:hanging="360"/>
      </w:pPr>
      <w:rPr>
        <w:rFonts w:ascii="Times New Roman" w:eastAsia="Times New Roman" w:hAnsi="Times New Roman" w:cs="Times New Roman"/>
      </w:rPr>
    </w:lvl>
    <w:lvl w:ilvl="7" w:tplc="2C3ECEFA">
      <w:start w:val="1"/>
      <w:numFmt w:val="lowerLetter"/>
      <w:lvlText w:val="%8)"/>
      <w:lvlJc w:val="left"/>
      <w:pPr>
        <w:ind w:left="1070" w:hanging="360"/>
      </w:pPr>
      <w:rPr>
        <w:rFonts w:hint="default"/>
      </w:rPr>
    </w:lvl>
    <w:lvl w:ilvl="8" w:tplc="CA8E3A7E">
      <w:start w:val="1"/>
      <w:numFmt w:val="upperLetter"/>
      <w:lvlText w:val="%9."/>
      <w:lvlJc w:val="left"/>
      <w:pPr>
        <w:ind w:left="7020" w:hanging="360"/>
      </w:pPr>
      <w:rPr>
        <w:rFonts w:hint="default"/>
      </w:rPr>
    </w:lvl>
  </w:abstractNum>
  <w:abstractNum w:abstractNumId="48" w15:restartNumberingAfterBreak="0">
    <w:nsid w:val="5BA63E66"/>
    <w:multiLevelType w:val="hybridMultilevel"/>
    <w:tmpl w:val="815AB8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26C1CD5"/>
    <w:multiLevelType w:val="multilevel"/>
    <w:tmpl w:val="96AA663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0" w15:restartNumberingAfterBreak="0">
    <w:nsid w:val="660403F2"/>
    <w:multiLevelType w:val="hybridMultilevel"/>
    <w:tmpl w:val="815AB8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795182E"/>
    <w:multiLevelType w:val="multilevel"/>
    <w:tmpl w:val="480A38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2" w15:restartNumberingAfterBreak="0">
    <w:nsid w:val="6971612D"/>
    <w:multiLevelType w:val="hybridMultilevel"/>
    <w:tmpl w:val="2DE4FDDC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B347329"/>
    <w:multiLevelType w:val="hybridMultilevel"/>
    <w:tmpl w:val="00B69222"/>
    <w:lvl w:ilvl="0" w:tplc="0409000F">
      <w:start w:val="1"/>
      <w:numFmt w:val="decimal"/>
      <w:lvlText w:val="%1."/>
      <w:lvlJc w:val="left"/>
      <w:pPr>
        <w:ind w:left="1668" w:hanging="360"/>
      </w:pPr>
    </w:lvl>
    <w:lvl w:ilvl="1" w:tplc="04090019" w:tentative="1">
      <w:start w:val="1"/>
      <w:numFmt w:val="lowerLetter"/>
      <w:lvlText w:val="%2."/>
      <w:lvlJc w:val="left"/>
      <w:pPr>
        <w:ind w:left="2388" w:hanging="360"/>
      </w:pPr>
    </w:lvl>
    <w:lvl w:ilvl="2" w:tplc="0409001B" w:tentative="1">
      <w:start w:val="1"/>
      <w:numFmt w:val="lowerRoman"/>
      <w:lvlText w:val="%3."/>
      <w:lvlJc w:val="right"/>
      <w:pPr>
        <w:ind w:left="3108" w:hanging="180"/>
      </w:pPr>
    </w:lvl>
    <w:lvl w:ilvl="3" w:tplc="0409000F" w:tentative="1">
      <w:start w:val="1"/>
      <w:numFmt w:val="decimal"/>
      <w:lvlText w:val="%4."/>
      <w:lvlJc w:val="left"/>
      <w:pPr>
        <w:ind w:left="3828" w:hanging="360"/>
      </w:pPr>
    </w:lvl>
    <w:lvl w:ilvl="4" w:tplc="04090019" w:tentative="1">
      <w:start w:val="1"/>
      <w:numFmt w:val="lowerLetter"/>
      <w:lvlText w:val="%5."/>
      <w:lvlJc w:val="left"/>
      <w:pPr>
        <w:ind w:left="4548" w:hanging="360"/>
      </w:pPr>
    </w:lvl>
    <w:lvl w:ilvl="5" w:tplc="0409001B" w:tentative="1">
      <w:start w:val="1"/>
      <w:numFmt w:val="lowerRoman"/>
      <w:lvlText w:val="%6."/>
      <w:lvlJc w:val="right"/>
      <w:pPr>
        <w:ind w:left="5268" w:hanging="180"/>
      </w:pPr>
    </w:lvl>
    <w:lvl w:ilvl="6" w:tplc="0409000F" w:tentative="1">
      <w:start w:val="1"/>
      <w:numFmt w:val="decimal"/>
      <w:lvlText w:val="%7."/>
      <w:lvlJc w:val="left"/>
      <w:pPr>
        <w:ind w:left="5988" w:hanging="360"/>
      </w:pPr>
    </w:lvl>
    <w:lvl w:ilvl="7" w:tplc="04090019" w:tentative="1">
      <w:start w:val="1"/>
      <w:numFmt w:val="lowerLetter"/>
      <w:lvlText w:val="%8."/>
      <w:lvlJc w:val="left"/>
      <w:pPr>
        <w:ind w:left="6708" w:hanging="360"/>
      </w:pPr>
    </w:lvl>
    <w:lvl w:ilvl="8" w:tplc="0409001B" w:tentative="1">
      <w:start w:val="1"/>
      <w:numFmt w:val="lowerRoman"/>
      <w:lvlText w:val="%9."/>
      <w:lvlJc w:val="right"/>
      <w:pPr>
        <w:ind w:left="7428" w:hanging="180"/>
      </w:pPr>
    </w:lvl>
  </w:abstractNum>
  <w:abstractNum w:abstractNumId="54" w15:restartNumberingAfterBreak="0">
    <w:nsid w:val="6C2511EB"/>
    <w:multiLevelType w:val="hybridMultilevel"/>
    <w:tmpl w:val="413637A0"/>
    <w:lvl w:ilvl="0" w:tplc="0409000F">
      <w:start w:val="1"/>
      <w:numFmt w:val="decimal"/>
      <w:lvlText w:val="%1."/>
      <w:lvlJc w:val="left"/>
      <w:pPr>
        <w:ind w:left="540" w:hanging="360"/>
      </w:pPr>
    </w:lvl>
    <w:lvl w:ilvl="1" w:tplc="04090019" w:tentative="1">
      <w:start w:val="1"/>
      <w:numFmt w:val="lowerLetter"/>
      <w:lvlText w:val="%2."/>
      <w:lvlJc w:val="left"/>
      <w:pPr>
        <w:ind w:left="2388" w:hanging="360"/>
      </w:pPr>
    </w:lvl>
    <w:lvl w:ilvl="2" w:tplc="0409001B" w:tentative="1">
      <w:start w:val="1"/>
      <w:numFmt w:val="lowerRoman"/>
      <w:lvlText w:val="%3."/>
      <w:lvlJc w:val="right"/>
      <w:pPr>
        <w:ind w:left="3108" w:hanging="180"/>
      </w:pPr>
    </w:lvl>
    <w:lvl w:ilvl="3" w:tplc="0409000F" w:tentative="1">
      <w:start w:val="1"/>
      <w:numFmt w:val="decimal"/>
      <w:lvlText w:val="%4."/>
      <w:lvlJc w:val="left"/>
      <w:pPr>
        <w:ind w:left="3828" w:hanging="360"/>
      </w:pPr>
    </w:lvl>
    <w:lvl w:ilvl="4" w:tplc="04090019" w:tentative="1">
      <w:start w:val="1"/>
      <w:numFmt w:val="lowerLetter"/>
      <w:lvlText w:val="%5."/>
      <w:lvlJc w:val="left"/>
      <w:pPr>
        <w:ind w:left="4548" w:hanging="360"/>
      </w:pPr>
    </w:lvl>
    <w:lvl w:ilvl="5" w:tplc="0409001B" w:tentative="1">
      <w:start w:val="1"/>
      <w:numFmt w:val="lowerRoman"/>
      <w:lvlText w:val="%6."/>
      <w:lvlJc w:val="right"/>
      <w:pPr>
        <w:ind w:left="5268" w:hanging="180"/>
      </w:pPr>
    </w:lvl>
    <w:lvl w:ilvl="6" w:tplc="0409000F" w:tentative="1">
      <w:start w:val="1"/>
      <w:numFmt w:val="decimal"/>
      <w:lvlText w:val="%7."/>
      <w:lvlJc w:val="left"/>
      <w:pPr>
        <w:ind w:left="5988" w:hanging="360"/>
      </w:pPr>
    </w:lvl>
    <w:lvl w:ilvl="7" w:tplc="04090019" w:tentative="1">
      <w:start w:val="1"/>
      <w:numFmt w:val="lowerLetter"/>
      <w:lvlText w:val="%8."/>
      <w:lvlJc w:val="left"/>
      <w:pPr>
        <w:ind w:left="6708" w:hanging="360"/>
      </w:pPr>
    </w:lvl>
    <w:lvl w:ilvl="8" w:tplc="0409001B" w:tentative="1">
      <w:start w:val="1"/>
      <w:numFmt w:val="lowerRoman"/>
      <w:lvlText w:val="%9."/>
      <w:lvlJc w:val="right"/>
      <w:pPr>
        <w:ind w:left="7428" w:hanging="180"/>
      </w:pPr>
    </w:lvl>
  </w:abstractNum>
  <w:abstractNum w:abstractNumId="55" w15:restartNumberingAfterBreak="0">
    <w:nsid w:val="71B33157"/>
    <w:multiLevelType w:val="hybridMultilevel"/>
    <w:tmpl w:val="14E61D7E"/>
    <w:lvl w:ilvl="0" w:tplc="D9368EF2">
      <w:start w:val="1"/>
      <w:numFmt w:val="decimal"/>
      <w:lvlText w:val="%1."/>
      <w:lvlJc w:val="left"/>
      <w:pPr>
        <w:ind w:left="130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4B8C915E">
      <w:numFmt w:val="bullet"/>
      <w:lvlText w:val="•"/>
      <w:lvlJc w:val="left"/>
      <w:pPr>
        <w:ind w:left="2120" w:hanging="360"/>
      </w:pPr>
      <w:rPr>
        <w:rFonts w:hint="default"/>
        <w:lang w:val="id" w:eastAsia="en-US" w:bidi="ar-SA"/>
      </w:rPr>
    </w:lvl>
    <w:lvl w:ilvl="2" w:tplc="5B36B718">
      <w:numFmt w:val="bullet"/>
      <w:lvlText w:val="•"/>
      <w:lvlJc w:val="left"/>
      <w:pPr>
        <w:ind w:left="2941" w:hanging="360"/>
      </w:pPr>
      <w:rPr>
        <w:rFonts w:hint="default"/>
        <w:lang w:val="id" w:eastAsia="en-US" w:bidi="ar-SA"/>
      </w:rPr>
    </w:lvl>
    <w:lvl w:ilvl="3" w:tplc="C29A33D2">
      <w:numFmt w:val="bullet"/>
      <w:lvlText w:val="•"/>
      <w:lvlJc w:val="left"/>
      <w:pPr>
        <w:ind w:left="3761" w:hanging="360"/>
      </w:pPr>
      <w:rPr>
        <w:rFonts w:hint="default"/>
        <w:lang w:val="id" w:eastAsia="en-US" w:bidi="ar-SA"/>
      </w:rPr>
    </w:lvl>
    <w:lvl w:ilvl="4" w:tplc="45902CA8">
      <w:numFmt w:val="bullet"/>
      <w:lvlText w:val="•"/>
      <w:lvlJc w:val="left"/>
      <w:pPr>
        <w:ind w:left="4582" w:hanging="360"/>
      </w:pPr>
      <w:rPr>
        <w:rFonts w:hint="default"/>
        <w:lang w:val="id" w:eastAsia="en-US" w:bidi="ar-SA"/>
      </w:rPr>
    </w:lvl>
    <w:lvl w:ilvl="5" w:tplc="96BE8266">
      <w:numFmt w:val="bullet"/>
      <w:lvlText w:val="•"/>
      <w:lvlJc w:val="left"/>
      <w:pPr>
        <w:ind w:left="5403" w:hanging="360"/>
      </w:pPr>
      <w:rPr>
        <w:rFonts w:hint="default"/>
        <w:lang w:val="id" w:eastAsia="en-US" w:bidi="ar-SA"/>
      </w:rPr>
    </w:lvl>
    <w:lvl w:ilvl="6" w:tplc="E41A6524">
      <w:numFmt w:val="bullet"/>
      <w:lvlText w:val="•"/>
      <w:lvlJc w:val="left"/>
      <w:pPr>
        <w:ind w:left="6223" w:hanging="360"/>
      </w:pPr>
      <w:rPr>
        <w:rFonts w:hint="default"/>
        <w:lang w:val="id" w:eastAsia="en-US" w:bidi="ar-SA"/>
      </w:rPr>
    </w:lvl>
    <w:lvl w:ilvl="7" w:tplc="6C7EA6AE">
      <w:numFmt w:val="bullet"/>
      <w:lvlText w:val="•"/>
      <w:lvlJc w:val="left"/>
      <w:pPr>
        <w:ind w:left="7044" w:hanging="360"/>
      </w:pPr>
      <w:rPr>
        <w:rFonts w:hint="default"/>
        <w:lang w:val="id" w:eastAsia="en-US" w:bidi="ar-SA"/>
      </w:rPr>
    </w:lvl>
    <w:lvl w:ilvl="8" w:tplc="E696BBA6">
      <w:numFmt w:val="bullet"/>
      <w:lvlText w:val="•"/>
      <w:lvlJc w:val="left"/>
      <w:pPr>
        <w:ind w:left="7865" w:hanging="360"/>
      </w:pPr>
      <w:rPr>
        <w:rFonts w:hint="default"/>
        <w:lang w:val="id" w:eastAsia="en-US" w:bidi="ar-SA"/>
      </w:rPr>
    </w:lvl>
  </w:abstractNum>
  <w:abstractNum w:abstractNumId="56" w15:restartNumberingAfterBreak="0">
    <w:nsid w:val="72823A2B"/>
    <w:multiLevelType w:val="hybridMultilevel"/>
    <w:tmpl w:val="9FB0A18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 w15:restartNumberingAfterBreak="0">
    <w:nsid w:val="73695653"/>
    <w:multiLevelType w:val="hybridMultilevel"/>
    <w:tmpl w:val="61B245A8"/>
    <w:lvl w:ilvl="0" w:tplc="EEB8BB8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74367A50"/>
    <w:multiLevelType w:val="multilevel"/>
    <w:tmpl w:val="99D29910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802" w:hanging="66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862" w:hanging="720"/>
      </w:pPr>
      <w:rPr>
        <w:rFonts w:hint="default"/>
      </w:rPr>
    </w:lvl>
    <w:lvl w:ilvl="3">
      <w:start w:val="3"/>
      <w:numFmt w:val="decimal"/>
      <w:isLgl/>
      <w:lvlText w:val="%1.%2.%3.%4"/>
      <w:lvlJc w:val="left"/>
      <w:pPr>
        <w:ind w:left="86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2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22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8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8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942" w:hanging="1800"/>
      </w:pPr>
      <w:rPr>
        <w:rFonts w:hint="default"/>
      </w:rPr>
    </w:lvl>
  </w:abstractNum>
  <w:abstractNum w:abstractNumId="59" w15:restartNumberingAfterBreak="0">
    <w:nsid w:val="75213A7B"/>
    <w:multiLevelType w:val="hybridMultilevel"/>
    <w:tmpl w:val="F9E2161A"/>
    <w:lvl w:ilvl="0" w:tplc="31D0450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752E3FAD"/>
    <w:multiLevelType w:val="hybridMultilevel"/>
    <w:tmpl w:val="D28E39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7AA967E8"/>
    <w:multiLevelType w:val="hybridMultilevel"/>
    <w:tmpl w:val="2D6604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C1B7732"/>
    <w:multiLevelType w:val="hybridMultilevel"/>
    <w:tmpl w:val="34CCD2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D72548F"/>
    <w:multiLevelType w:val="hybridMultilevel"/>
    <w:tmpl w:val="60FC0978"/>
    <w:lvl w:ilvl="0" w:tplc="597A295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4" w15:restartNumberingAfterBreak="0">
    <w:nsid w:val="7F930830"/>
    <w:multiLevelType w:val="hybridMultilevel"/>
    <w:tmpl w:val="79A404A0"/>
    <w:lvl w:ilvl="0" w:tplc="109454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num w:numId="1" w16cid:durableId="577249087">
    <w:abstractNumId w:val="49"/>
  </w:num>
  <w:num w:numId="2" w16cid:durableId="275648691">
    <w:abstractNumId w:val="6"/>
  </w:num>
  <w:num w:numId="3" w16cid:durableId="2101023690">
    <w:abstractNumId w:val="51"/>
  </w:num>
  <w:num w:numId="4" w16cid:durableId="1237738040">
    <w:abstractNumId w:val="15"/>
  </w:num>
  <w:num w:numId="5" w16cid:durableId="577137387">
    <w:abstractNumId w:val="32"/>
  </w:num>
  <w:num w:numId="6" w16cid:durableId="2067145269">
    <w:abstractNumId w:val="31"/>
  </w:num>
  <w:num w:numId="7" w16cid:durableId="630287172">
    <w:abstractNumId w:val="3"/>
  </w:num>
  <w:num w:numId="8" w16cid:durableId="373819438">
    <w:abstractNumId w:val="22"/>
  </w:num>
  <w:num w:numId="9" w16cid:durableId="1692564565">
    <w:abstractNumId w:val="18"/>
  </w:num>
  <w:num w:numId="10" w16cid:durableId="1471752589">
    <w:abstractNumId w:val="28"/>
  </w:num>
  <w:num w:numId="11" w16cid:durableId="1213421857">
    <w:abstractNumId w:val="19"/>
  </w:num>
  <w:num w:numId="12" w16cid:durableId="112676139">
    <w:abstractNumId w:val="58"/>
  </w:num>
  <w:num w:numId="13" w16cid:durableId="1786272332">
    <w:abstractNumId w:val="0"/>
  </w:num>
  <w:num w:numId="14" w16cid:durableId="1321927931">
    <w:abstractNumId w:val="25"/>
  </w:num>
  <w:num w:numId="15" w16cid:durableId="185949513">
    <w:abstractNumId w:val="10"/>
  </w:num>
  <w:num w:numId="16" w16cid:durableId="1915971247">
    <w:abstractNumId w:val="38"/>
  </w:num>
  <w:num w:numId="17" w16cid:durableId="1732389892">
    <w:abstractNumId w:val="9"/>
  </w:num>
  <w:num w:numId="18" w16cid:durableId="1474132778">
    <w:abstractNumId w:val="63"/>
  </w:num>
  <w:num w:numId="19" w16cid:durableId="1166748029">
    <w:abstractNumId w:val="52"/>
  </w:num>
  <w:num w:numId="20" w16cid:durableId="781650063">
    <w:abstractNumId w:val="35"/>
  </w:num>
  <w:num w:numId="21" w16cid:durableId="480275380">
    <w:abstractNumId w:val="13"/>
  </w:num>
  <w:num w:numId="22" w16cid:durableId="346254811">
    <w:abstractNumId w:val="64"/>
  </w:num>
  <w:num w:numId="23" w16cid:durableId="682589897">
    <w:abstractNumId w:val="37"/>
  </w:num>
  <w:num w:numId="24" w16cid:durableId="585530467">
    <w:abstractNumId w:val="11"/>
  </w:num>
  <w:num w:numId="25" w16cid:durableId="135605261">
    <w:abstractNumId w:val="39"/>
  </w:num>
  <w:num w:numId="26" w16cid:durableId="457459998">
    <w:abstractNumId w:val="59"/>
  </w:num>
  <w:num w:numId="27" w16cid:durableId="1708410953">
    <w:abstractNumId w:val="47"/>
  </w:num>
  <w:num w:numId="28" w16cid:durableId="631714104">
    <w:abstractNumId w:val="20"/>
  </w:num>
  <w:num w:numId="29" w16cid:durableId="1322932297">
    <w:abstractNumId w:val="23"/>
  </w:num>
  <w:num w:numId="30" w16cid:durableId="1451896570">
    <w:abstractNumId w:val="45"/>
  </w:num>
  <w:num w:numId="31" w16cid:durableId="1481188127">
    <w:abstractNumId w:val="42"/>
  </w:num>
  <w:num w:numId="32" w16cid:durableId="429853866">
    <w:abstractNumId w:val="34"/>
  </w:num>
  <w:num w:numId="33" w16cid:durableId="383142851">
    <w:abstractNumId w:val="54"/>
  </w:num>
  <w:num w:numId="34" w16cid:durableId="85003676">
    <w:abstractNumId w:val="53"/>
  </w:num>
  <w:num w:numId="35" w16cid:durableId="2003195595">
    <w:abstractNumId w:val="57"/>
  </w:num>
  <w:num w:numId="36" w16cid:durableId="1544756550">
    <w:abstractNumId w:val="14"/>
  </w:num>
  <w:num w:numId="37" w16cid:durableId="827674572">
    <w:abstractNumId w:val="12"/>
  </w:num>
  <w:num w:numId="38" w16cid:durableId="594554277">
    <w:abstractNumId w:val="29"/>
  </w:num>
  <w:num w:numId="39" w16cid:durableId="51145265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771900380">
    <w:abstractNumId w:val="2"/>
  </w:num>
  <w:num w:numId="41" w16cid:durableId="380129700">
    <w:abstractNumId w:val="61"/>
  </w:num>
  <w:num w:numId="42" w16cid:durableId="988552864">
    <w:abstractNumId w:val="55"/>
  </w:num>
  <w:num w:numId="43" w16cid:durableId="1504970442">
    <w:abstractNumId w:val="5"/>
  </w:num>
  <w:num w:numId="44" w16cid:durableId="1444422474">
    <w:abstractNumId w:val="1"/>
  </w:num>
  <w:num w:numId="45" w16cid:durableId="1601714759">
    <w:abstractNumId w:val="21"/>
  </w:num>
  <w:num w:numId="46" w16cid:durableId="1833983967">
    <w:abstractNumId w:val="62"/>
  </w:num>
  <w:num w:numId="47" w16cid:durableId="630553686">
    <w:abstractNumId w:val="27"/>
  </w:num>
  <w:num w:numId="48" w16cid:durableId="1933512925">
    <w:abstractNumId w:val="40"/>
  </w:num>
  <w:num w:numId="49" w16cid:durableId="1011957540">
    <w:abstractNumId w:val="60"/>
  </w:num>
  <w:num w:numId="50" w16cid:durableId="216279808">
    <w:abstractNumId w:val="26"/>
  </w:num>
  <w:num w:numId="51" w16cid:durableId="1697534700">
    <w:abstractNumId w:val="24"/>
  </w:num>
  <w:num w:numId="52" w16cid:durableId="1179660020">
    <w:abstractNumId w:val="48"/>
  </w:num>
  <w:num w:numId="53" w16cid:durableId="817191632">
    <w:abstractNumId w:val="8"/>
  </w:num>
  <w:num w:numId="54" w16cid:durableId="2140877623">
    <w:abstractNumId w:val="50"/>
  </w:num>
  <w:num w:numId="55" w16cid:durableId="886718922">
    <w:abstractNumId w:val="46"/>
  </w:num>
  <w:num w:numId="56" w16cid:durableId="1328438537">
    <w:abstractNumId w:val="7"/>
  </w:num>
  <w:num w:numId="57" w16cid:durableId="132797855">
    <w:abstractNumId w:val="56"/>
  </w:num>
  <w:num w:numId="58" w16cid:durableId="1707680341">
    <w:abstractNumId w:val="41"/>
  </w:num>
  <w:num w:numId="59" w16cid:durableId="959922900">
    <w:abstractNumId w:val="33"/>
  </w:num>
  <w:num w:numId="60" w16cid:durableId="368802592">
    <w:abstractNumId w:val="17"/>
  </w:num>
  <w:num w:numId="61" w16cid:durableId="1808429157">
    <w:abstractNumId w:val="44"/>
  </w:num>
  <w:num w:numId="62" w16cid:durableId="522718276">
    <w:abstractNumId w:val="16"/>
  </w:num>
  <w:num w:numId="63" w16cid:durableId="212933608">
    <w:abstractNumId w:val="30"/>
  </w:num>
  <w:num w:numId="64" w16cid:durableId="843856718">
    <w:abstractNumId w:val="43"/>
  </w:num>
  <w:num w:numId="65" w16cid:durableId="852888142">
    <w:abstractNumId w:val="36"/>
  </w:num>
  <w:numIdMacAtCleanup w:val="5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drawingGridHorizontalSpacing w:val="110"/>
  <w:drawingGridVerticalSpacing w:val="163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77414"/>
    <w:rsid w:val="00010965"/>
    <w:rsid w:val="00012C58"/>
    <w:rsid w:val="000138D8"/>
    <w:rsid w:val="00020A9C"/>
    <w:rsid w:val="00030DEF"/>
    <w:rsid w:val="00045CBB"/>
    <w:rsid w:val="00051F88"/>
    <w:rsid w:val="0005385D"/>
    <w:rsid w:val="00056260"/>
    <w:rsid w:val="0005764A"/>
    <w:rsid w:val="00061B72"/>
    <w:rsid w:val="00063AE9"/>
    <w:rsid w:val="0006407B"/>
    <w:rsid w:val="00065810"/>
    <w:rsid w:val="00075954"/>
    <w:rsid w:val="00075A6B"/>
    <w:rsid w:val="00075F76"/>
    <w:rsid w:val="00095A58"/>
    <w:rsid w:val="000A21A5"/>
    <w:rsid w:val="000A31D5"/>
    <w:rsid w:val="000A34FE"/>
    <w:rsid w:val="000B0E4A"/>
    <w:rsid w:val="000B1E4E"/>
    <w:rsid w:val="000B1FA5"/>
    <w:rsid w:val="000B7F0D"/>
    <w:rsid w:val="000C3569"/>
    <w:rsid w:val="000D09D5"/>
    <w:rsid w:val="000D0A81"/>
    <w:rsid w:val="000D15DE"/>
    <w:rsid w:val="000D4585"/>
    <w:rsid w:val="0010177F"/>
    <w:rsid w:val="001024A5"/>
    <w:rsid w:val="00102C6F"/>
    <w:rsid w:val="00112B62"/>
    <w:rsid w:val="001143DD"/>
    <w:rsid w:val="00116364"/>
    <w:rsid w:val="00121EBA"/>
    <w:rsid w:val="00127E96"/>
    <w:rsid w:val="00132633"/>
    <w:rsid w:val="00150DE7"/>
    <w:rsid w:val="00153454"/>
    <w:rsid w:val="00156BF6"/>
    <w:rsid w:val="00157DBE"/>
    <w:rsid w:val="001968F4"/>
    <w:rsid w:val="001A238F"/>
    <w:rsid w:val="001A4CF3"/>
    <w:rsid w:val="001B34EC"/>
    <w:rsid w:val="001B491C"/>
    <w:rsid w:val="001C4C2A"/>
    <w:rsid w:val="001C7867"/>
    <w:rsid w:val="001E10C0"/>
    <w:rsid w:val="001E4BA1"/>
    <w:rsid w:val="001F5F97"/>
    <w:rsid w:val="00200F88"/>
    <w:rsid w:val="0023067F"/>
    <w:rsid w:val="00242083"/>
    <w:rsid w:val="00246199"/>
    <w:rsid w:val="0025078A"/>
    <w:rsid w:val="00250984"/>
    <w:rsid w:val="002602C9"/>
    <w:rsid w:val="00260AEB"/>
    <w:rsid w:val="00262BB6"/>
    <w:rsid w:val="002630B9"/>
    <w:rsid w:val="002669B5"/>
    <w:rsid w:val="00295733"/>
    <w:rsid w:val="002A1C8C"/>
    <w:rsid w:val="002A5682"/>
    <w:rsid w:val="002B7408"/>
    <w:rsid w:val="002D058B"/>
    <w:rsid w:val="002D2E5A"/>
    <w:rsid w:val="002D6180"/>
    <w:rsid w:val="002E4898"/>
    <w:rsid w:val="002F05A5"/>
    <w:rsid w:val="002F15AD"/>
    <w:rsid w:val="00303536"/>
    <w:rsid w:val="00315E14"/>
    <w:rsid w:val="0032022E"/>
    <w:rsid w:val="00322BCA"/>
    <w:rsid w:val="0033062F"/>
    <w:rsid w:val="003335E2"/>
    <w:rsid w:val="0034361D"/>
    <w:rsid w:val="003451F4"/>
    <w:rsid w:val="00350099"/>
    <w:rsid w:val="00352FA4"/>
    <w:rsid w:val="00353CBF"/>
    <w:rsid w:val="00373192"/>
    <w:rsid w:val="00381281"/>
    <w:rsid w:val="0038720E"/>
    <w:rsid w:val="00387E40"/>
    <w:rsid w:val="003A0823"/>
    <w:rsid w:val="003A1CB2"/>
    <w:rsid w:val="003B1249"/>
    <w:rsid w:val="003B29A8"/>
    <w:rsid w:val="003B65C8"/>
    <w:rsid w:val="003B69C2"/>
    <w:rsid w:val="003C0923"/>
    <w:rsid w:val="003C5B8E"/>
    <w:rsid w:val="003C708C"/>
    <w:rsid w:val="003D0376"/>
    <w:rsid w:val="00402A66"/>
    <w:rsid w:val="00411A1C"/>
    <w:rsid w:val="00424D99"/>
    <w:rsid w:val="00424FA6"/>
    <w:rsid w:val="00424FC6"/>
    <w:rsid w:val="00425A9A"/>
    <w:rsid w:val="00430F3D"/>
    <w:rsid w:val="00433354"/>
    <w:rsid w:val="0045307A"/>
    <w:rsid w:val="004551C1"/>
    <w:rsid w:val="00455729"/>
    <w:rsid w:val="004753CB"/>
    <w:rsid w:val="0048017C"/>
    <w:rsid w:val="004900B9"/>
    <w:rsid w:val="00494C05"/>
    <w:rsid w:val="004A18C5"/>
    <w:rsid w:val="004A26A1"/>
    <w:rsid w:val="004A3EBC"/>
    <w:rsid w:val="004B2E3F"/>
    <w:rsid w:val="004C117A"/>
    <w:rsid w:val="004C518E"/>
    <w:rsid w:val="004D3A9A"/>
    <w:rsid w:val="004E1055"/>
    <w:rsid w:val="004F052B"/>
    <w:rsid w:val="004F1A88"/>
    <w:rsid w:val="004F3574"/>
    <w:rsid w:val="004F616F"/>
    <w:rsid w:val="00502526"/>
    <w:rsid w:val="005145EE"/>
    <w:rsid w:val="00515597"/>
    <w:rsid w:val="00524BD2"/>
    <w:rsid w:val="00547FF9"/>
    <w:rsid w:val="00563C15"/>
    <w:rsid w:val="00571B65"/>
    <w:rsid w:val="00582B3D"/>
    <w:rsid w:val="005831F9"/>
    <w:rsid w:val="00583F40"/>
    <w:rsid w:val="005849FC"/>
    <w:rsid w:val="00591516"/>
    <w:rsid w:val="00592543"/>
    <w:rsid w:val="00594455"/>
    <w:rsid w:val="00596EA1"/>
    <w:rsid w:val="005A1327"/>
    <w:rsid w:val="005A1BBC"/>
    <w:rsid w:val="005A1D18"/>
    <w:rsid w:val="005A4C45"/>
    <w:rsid w:val="005B11D2"/>
    <w:rsid w:val="005B31C8"/>
    <w:rsid w:val="005C1652"/>
    <w:rsid w:val="005D7F57"/>
    <w:rsid w:val="005E29EA"/>
    <w:rsid w:val="005E6EDC"/>
    <w:rsid w:val="0060357D"/>
    <w:rsid w:val="006059F6"/>
    <w:rsid w:val="00615D3F"/>
    <w:rsid w:val="00632167"/>
    <w:rsid w:val="00645960"/>
    <w:rsid w:val="00646662"/>
    <w:rsid w:val="00655617"/>
    <w:rsid w:val="006666A4"/>
    <w:rsid w:val="0066732D"/>
    <w:rsid w:val="006675C7"/>
    <w:rsid w:val="00677352"/>
    <w:rsid w:val="00686C13"/>
    <w:rsid w:val="00696116"/>
    <w:rsid w:val="006B26B2"/>
    <w:rsid w:val="006C1856"/>
    <w:rsid w:val="006C2B86"/>
    <w:rsid w:val="006C73BB"/>
    <w:rsid w:val="006D07AB"/>
    <w:rsid w:val="006D3213"/>
    <w:rsid w:val="006D3362"/>
    <w:rsid w:val="006D49D7"/>
    <w:rsid w:val="006D59C7"/>
    <w:rsid w:val="006F7DF9"/>
    <w:rsid w:val="00700158"/>
    <w:rsid w:val="00705A1E"/>
    <w:rsid w:val="007213A6"/>
    <w:rsid w:val="00732D81"/>
    <w:rsid w:val="007421D8"/>
    <w:rsid w:val="00777123"/>
    <w:rsid w:val="00791854"/>
    <w:rsid w:val="007932C8"/>
    <w:rsid w:val="007936BF"/>
    <w:rsid w:val="00797926"/>
    <w:rsid w:val="007A79B0"/>
    <w:rsid w:val="007C14D2"/>
    <w:rsid w:val="007C6A3A"/>
    <w:rsid w:val="007C7D72"/>
    <w:rsid w:val="007D1549"/>
    <w:rsid w:val="007D4E86"/>
    <w:rsid w:val="007D5685"/>
    <w:rsid w:val="007F4872"/>
    <w:rsid w:val="007F5C8A"/>
    <w:rsid w:val="00800B27"/>
    <w:rsid w:val="00811DDE"/>
    <w:rsid w:val="00811E93"/>
    <w:rsid w:val="00816F84"/>
    <w:rsid w:val="00822F6F"/>
    <w:rsid w:val="008322C1"/>
    <w:rsid w:val="00833C0A"/>
    <w:rsid w:val="00847CA3"/>
    <w:rsid w:val="008907C3"/>
    <w:rsid w:val="008B24A9"/>
    <w:rsid w:val="008B4D3C"/>
    <w:rsid w:val="008B61B1"/>
    <w:rsid w:val="008C676F"/>
    <w:rsid w:val="008E1DE1"/>
    <w:rsid w:val="008E1E3A"/>
    <w:rsid w:val="008F5255"/>
    <w:rsid w:val="00901285"/>
    <w:rsid w:val="009163C4"/>
    <w:rsid w:val="0092575A"/>
    <w:rsid w:val="009313E5"/>
    <w:rsid w:val="00935D1F"/>
    <w:rsid w:val="00943F67"/>
    <w:rsid w:val="0095310D"/>
    <w:rsid w:val="00962734"/>
    <w:rsid w:val="009721E5"/>
    <w:rsid w:val="009750F1"/>
    <w:rsid w:val="0097791A"/>
    <w:rsid w:val="00984CFA"/>
    <w:rsid w:val="0099172C"/>
    <w:rsid w:val="00993FA9"/>
    <w:rsid w:val="00994737"/>
    <w:rsid w:val="009A3D37"/>
    <w:rsid w:val="009B0A7D"/>
    <w:rsid w:val="009C3FAA"/>
    <w:rsid w:val="009C5453"/>
    <w:rsid w:val="009C76FB"/>
    <w:rsid w:val="009C7A1D"/>
    <w:rsid w:val="009D0064"/>
    <w:rsid w:val="009D0DCC"/>
    <w:rsid w:val="009E1698"/>
    <w:rsid w:val="009E17B4"/>
    <w:rsid w:val="009E4540"/>
    <w:rsid w:val="009F3A89"/>
    <w:rsid w:val="00A03CF7"/>
    <w:rsid w:val="00A04406"/>
    <w:rsid w:val="00A05704"/>
    <w:rsid w:val="00A12BF0"/>
    <w:rsid w:val="00A27FD4"/>
    <w:rsid w:val="00A3236F"/>
    <w:rsid w:val="00A335D3"/>
    <w:rsid w:val="00A3568F"/>
    <w:rsid w:val="00A409F1"/>
    <w:rsid w:val="00A43A4C"/>
    <w:rsid w:val="00A63D8C"/>
    <w:rsid w:val="00A770EC"/>
    <w:rsid w:val="00A77E40"/>
    <w:rsid w:val="00A81449"/>
    <w:rsid w:val="00A84C93"/>
    <w:rsid w:val="00A84CD8"/>
    <w:rsid w:val="00A86AEA"/>
    <w:rsid w:val="00A911FD"/>
    <w:rsid w:val="00A949E1"/>
    <w:rsid w:val="00AA3948"/>
    <w:rsid w:val="00AB51B9"/>
    <w:rsid w:val="00AB5E2C"/>
    <w:rsid w:val="00AB70AA"/>
    <w:rsid w:val="00AC60F4"/>
    <w:rsid w:val="00AD6061"/>
    <w:rsid w:val="00AE349F"/>
    <w:rsid w:val="00AE599C"/>
    <w:rsid w:val="00AF1A93"/>
    <w:rsid w:val="00AF5DDE"/>
    <w:rsid w:val="00B01011"/>
    <w:rsid w:val="00B01A26"/>
    <w:rsid w:val="00B02A72"/>
    <w:rsid w:val="00B128B1"/>
    <w:rsid w:val="00B16171"/>
    <w:rsid w:val="00B24013"/>
    <w:rsid w:val="00B257FE"/>
    <w:rsid w:val="00B30A50"/>
    <w:rsid w:val="00B544A3"/>
    <w:rsid w:val="00B57574"/>
    <w:rsid w:val="00B728B7"/>
    <w:rsid w:val="00B75B61"/>
    <w:rsid w:val="00B76D3B"/>
    <w:rsid w:val="00B92405"/>
    <w:rsid w:val="00BA1FAF"/>
    <w:rsid w:val="00BA3B2D"/>
    <w:rsid w:val="00BB1501"/>
    <w:rsid w:val="00BD1623"/>
    <w:rsid w:val="00BD5296"/>
    <w:rsid w:val="00C0010F"/>
    <w:rsid w:val="00C11F00"/>
    <w:rsid w:val="00C15C97"/>
    <w:rsid w:val="00C2074A"/>
    <w:rsid w:val="00C208E4"/>
    <w:rsid w:val="00C20F28"/>
    <w:rsid w:val="00C246AB"/>
    <w:rsid w:val="00C27F46"/>
    <w:rsid w:val="00C332B3"/>
    <w:rsid w:val="00C33D65"/>
    <w:rsid w:val="00C34D82"/>
    <w:rsid w:val="00C40B33"/>
    <w:rsid w:val="00C42F70"/>
    <w:rsid w:val="00C458E4"/>
    <w:rsid w:val="00C47C7D"/>
    <w:rsid w:val="00C5186F"/>
    <w:rsid w:val="00C56FB7"/>
    <w:rsid w:val="00C56FCE"/>
    <w:rsid w:val="00C64201"/>
    <w:rsid w:val="00C724F3"/>
    <w:rsid w:val="00C80C0D"/>
    <w:rsid w:val="00CA7306"/>
    <w:rsid w:val="00CB6413"/>
    <w:rsid w:val="00CC779F"/>
    <w:rsid w:val="00CD2FD9"/>
    <w:rsid w:val="00CD79BD"/>
    <w:rsid w:val="00CE0C15"/>
    <w:rsid w:val="00CE1DB6"/>
    <w:rsid w:val="00CE592F"/>
    <w:rsid w:val="00CF6EB6"/>
    <w:rsid w:val="00CF7AC4"/>
    <w:rsid w:val="00D04847"/>
    <w:rsid w:val="00D16AC0"/>
    <w:rsid w:val="00D17EF6"/>
    <w:rsid w:val="00D24C1E"/>
    <w:rsid w:val="00D34D73"/>
    <w:rsid w:val="00D35142"/>
    <w:rsid w:val="00D379D7"/>
    <w:rsid w:val="00D5359F"/>
    <w:rsid w:val="00D553C9"/>
    <w:rsid w:val="00D65454"/>
    <w:rsid w:val="00D77414"/>
    <w:rsid w:val="00D802F3"/>
    <w:rsid w:val="00D84314"/>
    <w:rsid w:val="00D87014"/>
    <w:rsid w:val="00D90AE6"/>
    <w:rsid w:val="00DB0401"/>
    <w:rsid w:val="00DD0F95"/>
    <w:rsid w:val="00DD1D5D"/>
    <w:rsid w:val="00DD2D1E"/>
    <w:rsid w:val="00DD4192"/>
    <w:rsid w:val="00DD5EED"/>
    <w:rsid w:val="00DE1112"/>
    <w:rsid w:val="00DE3052"/>
    <w:rsid w:val="00DF4D00"/>
    <w:rsid w:val="00E00454"/>
    <w:rsid w:val="00E01365"/>
    <w:rsid w:val="00E0518A"/>
    <w:rsid w:val="00E06E4C"/>
    <w:rsid w:val="00E11B13"/>
    <w:rsid w:val="00E13D8D"/>
    <w:rsid w:val="00E177A1"/>
    <w:rsid w:val="00E23F4E"/>
    <w:rsid w:val="00E267D8"/>
    <w:rsid w:val="00E32F8B"/>
    <w:rsid w:val="00E369AB"/>
    <w:rsid w:val="00E426B9"/>
    <w:rsid w:val="00E61A12"/>
    <w:rsid w:val="00E620CE"/>
    <w:rsid w:val="00E6404F"/>
    <w:rsid w:val="00E65B4B"/>
    <w:rsid w:val="00E76B62"/>
    <w:rsid w:val="00E772AF"/>
    <w:rsid w:val="00E9178D"/>
    <w:rsid w:val="00E959D8"/>
    <w:rsid w:val="00E95C13"/>
    <w:rsid w:val="00EB2380"/>
    <w:rsid w:val="00EB41DF"/>
    <w:rsid w:val="00EC6ED3"/>
    <w:rsid w:val="00ED3687"/>
    <w:rsid w:val="00ED75C2"/>
    <w:rsid w:val="00EE42BC"/>
    <w:rsid w:val="00EE4842"/>
    <w:rsid w:val="00EF4EA9"/>
    <w:rsid w:val="00EF635D"/>
    <w:rsid w:val="00EF6BA6"/>
    <w:rsid w:val="00F01E19"/>
    <w:rsid w:val="00F036A6"/>
    <w:rsid w:val="00F16AFC"/>
    <w:rsid w:val="00F257C5"/>
    <w:rsid w:val="00F267D0"/>
    <w:rsid w:val="00F269CE"/>
    <w:rsid w:val="00F33A24"/>
    <w:rsid w:val="00F36FFB"/>
    <w:rsid w:val="00F411D1"/>
    <w:rsid w:val="00F503FE"/>
    <w:rsid w:val="00F50F2C"/>
    <w:rsid w:val="00F62F6A"/>
    <w:rsid w:val="00F64CE1"/>
    <w:rsid w:val="00F66651"/>
    <w:rsid w:val="00F66E5C"/>
    <w:rsid w:val="00F77735"/>
    <w:rsid w:val="00F83DCE"/>
    <w:rsid w:val="00FA77D4"/>
    <w:rsid w:val="00FB1759"/>
    <w:rsid w:val="00FB3923"/>
    <w:rsid w:val="00FD4F1C"/>
    <w:rsid w:val="00FF45E1"/>
    <w:rsid w:val="00FF73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D29AA76"/>
  <w15:docId w15:val="{BA40E1A5-EE12-424B-BE28-2378419743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D77414"/>
    <w:pPr>
      <w:widowControl w:val="0"/>
      <w:autoSpaceDE w:val="0"/>
      <w:autoSpaceDN w:val="0"/>
      <w:spacing w:after="0" w:line="240" w:lineRule="auto"/>
      <w:jc w:val="both"/>
    </w:pPr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styleId="Heading1">
    <w:name w:val="heading 1"/>
    <w:basedOn w:val="Normal"/>
    <w:link w:val="Heading1Char"/>
    <w:uiPriority w:val="9"/>
    <w:qFormat/>
    <w:rsid w:val="003B69C2"/>
    <w:pPr>
      <w:spacing w:line="480" w:lineRule="auto"/>
      <w:jc w:val="center"/>
      <w:outlineLvl w:val="0"/>
    </w:pPr>
    <w:rPr>
      <w:b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1DDE"/>
    <w:pPr>
      <w:keepNext/>
      <w:keepLines/>
      <w:spacing w:before="4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DDE"/>
    <w:pPr>
      <w:keepNext/>
      <w:keepLines/>
      <w:spacing w:before="4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69C2"/>
    <w:rPr>
      <w:rFonts w:ascii="Times New Roman" w:eastAsia="Times New Roman" w:hAnsi="Times New Roman" w:cs="Times New Roman"/>
      <w:b/>
      <w:kern w:val="0"/>
      <w:sz w:val="24"/>
      <w:lang w:val="en-US"/>
      <w14:ligatures w14:val="none"/>
    </w:rPr>
  </w:style>
  <w:style w:type="paragraph" w:styleId="NoSpacing">
    <w:name w:val="No Spacing"/>
    <w:uiPriority w:val="1"/>
    <w:qFormat/>
    <w:rsid w:val="003B69C2"/>
    <w:pPr>
      <w:widowControl w:val="0"/>
      <w:autoSpaceDE w:val="0"/>
      <w:autoSpaceDN w:val="0"/>
      <w:spacing w:after="0" w:line="240" w:lineRule="auto"/>
      <w:jc w:val="both"/>
    </w:pPr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3B69C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B69C2"/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3B69C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B69C2"/>
    <w:rPr>
      <w:rFonts w:ascii="Times New Roman" w:eastAsia="Times New Roman" w:hAnsi="Times New Roman" w:cs="Times New Roman"/>
      <w:kern w:val="0"/>
      <w:sz w:val="24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811DDE"/>
    <w:rPr>
      <w:rFonts w:ascii="Times New Roman" w:eastAsiaTheme="majorEastAsia" w:hAnsi="Times New Roman" w:cstheme="majorBidi"/>
      <w:b/>
      <w:kern w:val="0"/>
      <w:sz w:val="24"/>
      <w:szCs w:val="26"/>
      <w14:ligatures w14:val="none"/>
    </w:rPr>
  </w:style>
  <w:style w:type="paragraph" w:styleId="ListParagraph">
    <w:name w:val="List Paragraph"/>
    <w:aliases w:val="Body Text Char1,Char Char2,List Paragraph2,Gambar dan tabel,skripsi,Body of text,List Paragraph1,anak bab,Heading 10,Nadia,spasi 2 taiiii,gambar,kepala,SUMBER,Char Char21,Medium Grid 1 - Accent 21,spasi 2,Source,Colorful List - Accent 11"/>
    <w:basedOn w:val="Normal"/>
    <w:link w:val="ListParagraphChar"/>
    <w:uiPriority w:val="34"/>
    <w:qFormat/>
    <w:rsid w:val="00811DDE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811DDE"/>
    <w:rPr>
      <w:rFonts w:ascii="Times New Roman" w:eastAsiaTheme="majorEastAsia" w:hAnsi="Times New Roman" w:cstheme="majorBidi"/>
      <w:b/>
      <w:kern w:val="0"/>
      <w:sz w:val="24"/>
      <w:szCs w:val="24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816F84"/>
    <w:pPr>
      <w:spacing w:after="200"/>
    </w:pPr>
    <w:rPr>
      <w:b/>
      <w:iCs/>
      <w:szCs w:val="18"/>
    </w:rPr>
  </w:style>
  <w:style w:type="paragraph" w:customStyle="1" w:styleId="Default">
    <w:name w:val="Default"/>
    <w:rsid w:val="00AA3948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kern w:val="0"/>
      <w:sz w:val="24"/>
      <w:szCs w:val="24"/>
    </w:rPr>
  </w:style>
  <w:style w:type="table" w:styleId="TableGrid">
    <w:name w:val="Table Grid"/>
    <w:basedOn w:val="TableNormal"/>
    <w:uiPriority w:val="39"/>
    <w:rsid w:val="00F66651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uiPriority w:val="1"/>
    <w:qFormat/>
    <w:rsid w:val="009721E5"/>
    <w:rPr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721E5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45307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5307A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1C7867"/>
    <w:pPr>
      <w:keepNext/>
      <w:keepLines/>
      <w:widowControl/>
      <w:autoSpaceDE/>
      <w:autoSpaceDN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F64CE1"/>
    <w:pPr>
      <w:tabs>
        <w:tab w:val="left" w:pos="540"/>
        <w:tab w:val="right" w:leader="dot" w:pos="7927"/>
      </w:tabs>
      <w:spacing w:line="276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F64CE1"/>
    <w:pPr>
      <w:tabs>
        <w:tab w:val="right" w:leader="dot" w:pos="7927"/>
      </w:tabs>
      <w:spacing w:line="276" w:lineRule="auto"/>
      <w:ind w:left="1080" w:hanging="540"/>
    </w:pPr>
  </w:style>
  <w:style w:type="paragraph" w:styleId="TOC3">
    <w:name w:val="toc 3"/>
    <w:basedOn w:val="Normal"/>
    <w:next w:val="Normal"/>
    <w:autoRedefine/>
    <w:uiPriority w:val="39"/>
    <w:unhideWhenUsed/>
    <w:rsid w:val="00FA77D4"/>
    <w:pPr>
      <w:tabs>
        <w:tab w:val="right" w:leader="dot" w:pos="7927"/>
      </w:tabs>
      <w:spacing w:line="276" w:lineRule="auto"/>
      <w:ind w:left="1080"/>
    </w:pPr>
  </w:style>
  <w:style w:type="paragraph" w:styleId="TableofFigures">
    <w:name w:val="table of figures"/>
    <w:basedOn w:val="Normal"/>
    <w:next w:val="Normal"/>
    <w:uiPriority w:val="99"/>
    <w:unhideWhenUsed/>
    <w:rsid w:val="001C7867"/>
  </w:style>
  <w:style w:type="paragraph" w:styleId="BalloonText">
    <w:name w:val="Balloon Text"/>
    <w:basedOn w:val="Normal"/>
    <w:link w:val="BalloonTextChar"/>
    <w:uiPriority w:val="99"/>
    <w:semiHidden/>
    <w:unhideWhenUsed/>
    <w:rsid w:val="00AE349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349F"/>
    <w:rPr>
      <w:rFonts w:ascii="Tahoma" w:eastAsia="Times New Roman" w:hAnsi="Tahoma" w:cs="Tahoma"/>
      <w:kern w:val="0"/>
      <w:sz w:val="16"/>
      <w:szCs w:val="16"/>
      <w14:ligatures w14:val="none"/>
    </w:rPr>
  </w:style>
  <w:style w:type="character" w:customStyle="1" w:styleId="ListParagraphChar">
    <w:name w:val="List Paragraph Char"/>
    <w:aliases w:val="Body Text Char1 Char,Char Char2 Char,List Paragraph2 Char,Gambar dan tabel Char,skripsi Char,Body of text Char,List Paragraph1 Char,anak bab Char,Heading 10 Char,Nadia Char,spasi 2 taiiii Char,gambar Char,kepala Char,SUMBER Char"/>
    <w:link w:val="ListParagraph"/>
    <w:uiPriority w:val="34"/>
    <w:qFormat/>
    <w:locked/>
    <w:rsid w:val="00303536"/>
    <w:rPr>
      <w:rFonts w:ascii="Times New Roman" w:eastAsia="Times New Roman" w:hAnsi="Times New Roman" w:cs="Times New Roman"/>
      <w:kern w:val="0"/>
      <w:sz w:val="24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2F05A5"/>
    <w:rPr>
      <w:color w:val="954F72" w:themeColor="followed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C332B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8203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1971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C7530E-1D27-4051-AC88-141A8B9AF3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849</Words>
  <Characters>484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wipooja206@gmail.com</dc:creator>
  <cp:lastModifiedBy>Microsoft Office User</cp:lastModifiedBy>
  <cp:revision>3</cp:revision>
  <cp:lastPrinted>2023-09-28T13:07:00Z</cp:lastPrinted>
  <dcterms:created xsi:type="dcterms:W3CDTF">2023-10-03T06:02:00Z</dcterms:created>
  <dcterms:modified xsi:type="dcterms:W3CDTF">2023-10-03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